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A49CA6" w14:textId="7EB681ED" w:rsidR="006F4646" w:rsidRDefault="006F4646" w:rsidP="006F4646">
      <w:pPr>
        <w:pStyle w:val="Title"/>
        <w:rPr>
          <w:rFonts w:ascii="Times New Roman" w:hAnsi="Times New Roman" w:cs="Times New Roman"/>
          <w:sz w:val="36"/>
          <w:szCs w:val="36"/>
        </w:rPr>
      </w:pPr>
      <w:r>
        <w:rPr>
          <w:rFonts w:ascii="Times New Roman" w:hAnsi="Times New Roman" w:cs="Times New Roman"/>
          <w:sz w:val="36"/>
          <w:szCs w:val="36"/>
        </w:rPr>
        <w:t>Title</w:t>
      </w:r>
    </w:p>
    <w:p w14:paraId="641A5A9A" w14:textId="77777777" w:rsidR="006F4646" w:rsidRDefault="006F4646" w:rsidP="006F4646"/>
    <w:p w14:paraId="6212BF07" w14:textId="77777777" w:rsidR="006F4646" w:rsidRDefault="006F4646" w:rsidP="006F4646">
      <w:pPr>
        <w:spacing w:line="480" w:lineRule="auto"/>
      </w:pPr>
      <w:r w:rsidRPr="007335ED">
        <w:t>Alex</w:t>
      </w:r>
      <w:r>
        <w:t>andra M.</w:t>
      </w:r>
      <w:r w:rsidRPr="007335ED">
        <w:t xml:space="preserve"> Linz, Benjamin Crary, Ashley Shade, </w:t>
      </w:r>
      <w:r>
        <w:t xml:space="preserve">Sarah Owens, </w:t>
      </w:r>
      <w:r w:rsidRPr="007335ED">
        <w:t xml:space="preserve">Jack </w:t>
      </w:r>
      <w:r>
        <w:t xml:space="preserve">A. </w:t>
      </w:r>
      <w:r w:rsidRPr="007335ED">
        <w:t>Gilbert, Rob Knight, and Katherine D. McMahon</w:t>
      </w:r>
      <w:r>
        <w:t>*</w:t>
      </w:r>
    </w:p>
    <w:p w14:paraId="04375DC4" w14:textId="77777777" w:rsidR="006F4646" w:rsidRDefault="006F4646" w:rsidP="006F4646">
      <w:pPr>
        <w:spacing w:line="480" w:lineRule="auto"/>
      </w:pPr>
    </w:p>
    <w:p w14:paraId="5B14E318" w14:textId="77777777" w:rsidR="006F4646" w:rsidRDefault="006F4646" w:rsidP="006F4646"/>
    <w:p w14:paraId="4B590714" w14:textId="77777777" w:rsidR="006F4646" w:rsidRDefault="006F4646" w:rsidP="006F4646"/>
    <w:p w14:paraId="317171AB" w14:textId="77777777" w:rsidR="006F4646" w:rsidRDefault="006F4646" w:rsidP="006F4646"/>
    <w:p w14:paraId="68227A12" w14:textId="77777777" w:rsidR="006F4646" w:rsidRPr="00A16AAA" w:rsidRDefault="006F4646" w:rsidP="006F4646"/>
    <w:p w14:paraId="0DB1F349" w14:textId="77777777" w:rsidR="006F4646" w:rsidRPr="00A16AAA" w:rsidRDefault="006F4646" w:rsidP="006F4646">
      <w:pPr>
        <w:spacing w:line="480" w:lineRule="auto"/>
      </w:pPr>
      <w:r w:rsidRPr="00A16AAA">
        <w:t xml:space="preserve">* </w:t>
      </w:r>
      <w:r>
        <w:t>corresponding author</w:t>
      </w:r>
      <w:r w:rsidRPr="00A16AAA">
        <w:t>: Katherine McMahon, Departments of Civil and Environmental Engineering, and Bacteriology, University of Wisconsin 1550 Linden Drive Room 5552 Madison, WI 53706, Email: trina.mcmahon@wisc.edu</w:t>
      </w:r>
    </w:p>
    <w:p w14:paraId="7ECEFCD3" w14:textId="77777777" w:rsidR="006F4646" w:rsidRPr="00A16AAA" w:rsidRDefault="006F4646" w:rsidP="006F4646"/>
    <w:p w14:paraId="65C62B87" w14:textId="3ECA8992" w:rsidR="006F4646" w:rsidRPr="00A16AAA" w:rsidRDefault="006F4646" w:rsidP="006F4646">
      <w:pPr>
        <w:pStyle w:val="ManuscriptText"/>
        <w:ind w:firstLine="0"/>
      </w:pPr>
      <w:r w:rsidRPr="00A16AAA">
        <w:t>Running title:</w:t>
      </w:r>
      <w:r>
        <w:t xml:space="preserve"> </w:t>
      </w:r>
    </w:p>
    <w:p w14:paraId="7E80C410" w14:textId="77777777" w:rsidR="006F4646" w:rsidRDefault="006F4646" w:rsidP="006F4646">
      <w:pPr>
        <w:pStyle w:val="ManuscriptText"/>
        <w:ind w:firstLine="0"/>
      </w:pPr>
      <w:r>
        <w:t>Keywords:</w:t>
      </w:r>
    </w:p>
    <w:p w14:paraId="2CEE9AD7" w14:textId="6B501ABC" w:rsidR="006F4646" w:rsidRDefault="006F4646" w:rsidP="006F4646">
      <w:r>
        <w:t xml:space="preserve">Abstract word count: </w:t>
      </w:r>
    </w:p>
    <w:p w14:paraId="58B6FBDA" w14:textId="195344AF" w:rsidR="006F4646" w:rsidRDefault="006F4646" w:rsidP="006F4646">
      <w:r>
        <w:t xml:space="preserve">Importance word count: </w:t>
      </w:r>
    </w:p>
    <w:p w14:paraId="7EE8BA8D" w14:textId="76AD9DC7" w:rsidR="006F4646" w:rsidRDefault="006F4646" w:rsidP="006F4646">
      <w:r>
        <w:t xml:space="preserve">Article word count: </w:t>
      </w:r>
      <w:r w:rsidR="001E66FB">
        <w:t>5537</w:t>
      </w:r>
    </w:p>
    <w:p w14:paraId="4278C376" w14:textId="2FB918F7" w:rsidR="006F4646" w:rsidRDefault="006F4646" w:rsidP="009D2487">
      <w:pPr>
        <w:pStyle w:val="Heading1"/>
        <w:jc w:val="both"/>
      </w:pPr>
      <w:r>
        <w:lastRenderedPageBreak/>
        <w:t>Abstract</w:t>
      </w:r>
    </w:p>
    <w:p w14:paraId="65FF70C3" w14:textId="77777777" w:rsidR="006F4646" w:rsidRDefault="006F4646" w:rsidP="009D2487">
      <w:pPr>
        <w:pStyle w:val="Heading1"/>
        <w:jc w:val="both"/>
      </w:pPr>
    </w:p>
    <w:p w14:paraId="022D7AEE" w14:textId="77777777" w:rsidR="006F4646" w:rsidRDefault="006F4646" w:rsidP="009D2487">
      <w:pPr>
        <w:pStyle w:val="Heading1"/>
        <w:jc w:val="both"/>
      </w:pPr>
    </w:p>
    <w:p w14:paraId="29D9D859" w14:textId="77777777" w:rsidR="006F4646" w:rsidRDefault="006F4646" w:rsidP="009D2487">
      <w:pPr>
        <w:pStyle w:val="Heading1"/>
        <w:jc w:val="both"/>
      </w:pPr>
    </w:p>
    <w:p w14:paraId="3420EC64" w14:textId="77777777" w:rsidR="006F4646" w:rsidRDefault="006F4646" w:rsidP="009D2487">
      <w:pPr>
        <w:pStyle w:val="Heading1"/>
        <w:jc w:val="both"/>
      </w:pPr>
    </w:p>
    <w:p w14:paraId="2015D3C9" w14:textId="77777777" w:rsidR="006F4646" w:rsidRDefault="006F4646" w:rsidP="009D2487">
      <w:pPr>
        <w:pStyle w:val="Heading1"/>
        <w:jc w:val="both"/>
      </w:pPr>
    </w:p>
    <w:p w14:paraId="608C222B" w14:textId="77777777" w:rsidR="006F4646" w:rsidRDefault="006F4646" w:rsidP="009D2487">
      <w:pPr>
        <w:pStyle w:val="Heading1"/>
        <w:jc w:val="both"/>
      </w:pPr>
    </w:p>
    <w:p w14:paraId="3AA8F839" w14:textId="77777777" w:rsidR="006F4646" w:rsidRDefault="006F4646" w:rsidP="009D2487">
      <w:pPr>
        <w:pStyle w:val="Heading1"/>
        <w:jc w:val="both"/>
      </w:pPr>
    </w:p>
    <w:p w14:paraId="51E499D8" w14:textId="77777777" w:rsidR="006F4646" w:rsidRDefault="006F4646" w:rsidP="009D2487">
      <w:pPr>
        <w:pStyle w:val="Heading1"/>
        <w:jc w:val="both"/>
      </w:pPr>
    </w:p>
    <w:p w14:paraId="2DF64F5A" w14:textId="77777777" w:rsidR="006F4646" w:rsidRDefault="006F4646" w:rsidP="009D2487">
      <w:pPr>
        <w:pStyle w:val="Heading1"/>
        <w:jc w:val="both"/>
      </w:pPr>
    </w:p>
    <w:p w14:paraId="613F5B25" w14:textId="77777777" w:rsidR="006F4646" w:rsidRDefault="006F4646" w:rsidP="009D2487">
      <w:pPr>
        <w:pStyle w:val="Heading1"/>
        <w:jc w:val="both"/>
      </w:pPr>
    </w:p>
    <w:p w14:paraId="11D66DB8" w14:textId="77777777" w:rsidR="006F4646" w:rsidRDefault="006F4646" w:rsidP="009D2487">
      <w:pPr>
        <w:pStyle w:val="Heading1"/>
        <w:jc w:val="both"/>
      </w:pPr>
    </w:p>
    <w:p w14:paraId="6549301E" w14:textId="77777777" w:rsidR="006F4646" w:rsidRDefault="006F4646" w:rsidP="009D2487">
      <w:pPr>
        <w:pStyle w:val="Heading1"/>
        <w:jc w:val="both"/>
      </w:pPr>
    </w:p>
    <w:p w14:paraId="1DB47E96" w14:textId="48D618E3" w:rsidR="006F4646" w:rsidRDefault="006F4646" w:rsidP="009D2487">
      <w:pPr>
        <w:pStyle w:val="Heading1"/>
        <w:jc w:val="both"/>
      </w:pPr>
      <w:r>
        <w:t>Importance</w:t>
      </w:r>
    </w:p>
    <w:p w14:paraId="5DE1CC7E" w14:textId="77777777" w:rsidR="006F4646" w:rsidRDefault="006F4646" w:rsidP="009D2487">
      <w:pPr>
        <w:pStyle w:val="Heading1"/>
        <w:jc w:val="both"/>
      </w:pPr>
    </w:p>
    <w:p w14:paraId="58660C6F" w14:textId="77777777" w:rsidR="006F4646" w:rsidRDefault="006F4646" w:rsidP="009D2487">
      <w:pPr>
        <w:pStyle w:val="Heading1"/>
        <w:jc w:val="both"/>
      </w:pPr>
    </w:p>
    <w:p w14:paraId="42034FB3" w14:textId="77777777" w:rsidR="006F4646" w:rsidRDefault="006F4646" w:rsidP="009D2487">
      <w:pPr>
        <w:pStyle w:val="Heading1"/>
        <w:jc w:val="both"/>
      </w:pPr>
    </w:p>
    <w:p w14:paraId="5E73F35B" w14:textId="77777777" w:rsidR="006F4646" w:rsidRDefault="006F4646" w:rsidP="009D2487">
      <w:pPr>
        <w:pStyle w:val="Heading1"/>
        <w:jc w:val="both"/>
      </w:pPr>
    </w:p>
    <w:p w14:paraId="2B3776CE" w14:textId="77777777" w:rsidR="006F4646" w:rsidRDefault="006F4646" w:rsidP="009D2487">
      <w:pPr>
        <w:pStyle w:val="Heading1"/>
        <w:jc w:val="both"/>
      </w:pPr>
    </w:p>
    <w:p w14:paraId="583E6C0B" w14:textId="743C4F15" w:rsidR="006F4646" w:rsidRDefault="006F4646" w:rsidP="009D2487">
      <w:pPr>
        <w:pStyle w:val="Heading1"/>
        <w:jc w:val="both"/>
      </w:pPr>
    </w:p>
    <w:p w14:paraId="116598BB" w14:textId="55FFFA9E" w:rsidR="003E73A5" w:rsidRDefault="003E73A5" w:rsidP="009D2487">
      <w:pPr>
        <w:pStyle w:val="Heading1"/>
        <w:jc w:val="both"/>
      </w:pPr>
      <w:r>
        <w:lastRenderedPageBreak/>
        <w:t>Introduction</w:t>
      </w:r>
    </w:p>
    <w:p w14:paraId="7FB0923A" w14:textId="5B9F4EC2" w:rsidR="00BF513F" w:rsidRDefault="00BF513F" w:rsidP="009D2487">
      <w:pPr>
        <w:spacing w:line="480" w:lineRule="auto"/>
        <w:ind w:firstLine="360"/>
        <w:jc w:val="both"/>
      </w:pPr>
      <w:r>
        <w:t xml:space="preserve">One of the major goals of microbial ecology is to predict bacterial community composition. However, we have only a cursory knowledge of the factors that would allow us to predict bacterial community dynamics. </w:t>
      </w:r>
      <w:r w:rsidR="00375D91">
        <w:t>To characterize the diversity and dynamics of an ecosystem’s bacterial community, s</w:t>
      </w:r>
      <w:r w:rsidR="00400C71">
        <w:t xml:space="preserve">ampling the same site multiple times is as necessary as sampling </w:t>
      </w:r>
      <w:r w:rsidR="0072376A">
        <w:t>replicate ecosystems</w:t>
      </w:r>
      <w:r w:rsidR="00400C71">
        <w:t>.</w:t>
      </w:r>
      <w:r w:rsidR="0072376A">
        <w:t xml:space="preserve"> Additionally, the sampling frequency </w:t>
      </w:r>
      <w:r w:rsidR="00400C71">
        <w:t>must match the rate of change of the pro</w:t>
      </w:r>
      <w:r w:rsidR="00375D91">
        <w:t>cess being studied. W</w:t>
      </w:r>
      <w:r w:rsidR="00400C71">
        <w:t>e must first understand the scales on which bacterial communities change</w:t>
      </w:r>
      <w:r w:rsidR="00375D91">
        <w:t xml:space="preserve"> before we can design experiments that include natural variation</w:t>
      </w:r>
      <w:r w:rsidR="00400C71">
        <w:t>.</w:t>
      </w:r>
    </w:p>
    <w:p w14:paraId="3397AC80" w14:textId="23FD3644" w:rsidR="00443C67" w:rsidRDefault="00400C71" w:rsidP="009D2487">
      <w:pPr>
        <w:spacing w:line="480" w:lineRule="auto"/>
        <w:ind w:firstLine="360"/>
        <w:jc w:val="both"/>
      </w:pPr>
      <w:r>
        <w:t>Bacterial communities have the potential to change more quickly than communities of macro-organisms due to their fast rate of reproduction. A meta-analysis of time series spanning one to three years found</w:t>
      </w:r>
      <w:r w:rsidR="001D1348">
        <w:t xml:space="preserve"> positive species-time relationships, indicating that more taxa are observed as the duration of sampling increases, either due to incomplete sampling, extinction and immigration, or speciation </w:t>
      </w:r>
      <w:r w:rsidR="001D1348">
        <w:fldChar w:fldCharType="begin" w:fldLock="1"/>
      </w:r>
      <w:r w:rsidR="001D1348">
        <w:instrText>ADDIN CSL_CITATION { "citationItems" : [ { "id" : "ITEM-1", "itemData" : { "DOI" : "10.1038/ismej.2013.54", "ISBN" : "1751-7370 (Electronic)\\n1751-7362 (Linking)", "ISSN" : "1751-7370", "PMID" : "23575374", "abstract" : "Ecologists have long studied the temporal dynamics of plant and animal communities with much less attention paid to the temporal dynamics exhibited by microbial communities. As a result, we do not know if overarching temporal trends exist for microbial communities or if changes in microbial communities are generally predictable with time. Using microbial time series assessed via high-throughput sequencing, we conducted a meta-analysis of temporal dynamics in microbial communities, including 76 sites representing air, aquatic, soil, brewery wastewater treatment, human- and plant-associated microbial biomes. We found that temporal variability in both within- and between-community diversity was consistent among microbial communities from similar environments. Community structure changed systematically with time in less than half of the cases, and the highest rates of change were observed within ranges of 1 day to 1 month for all communities examined. Microbial communities exhibited species-time relationships (STRs), which describe the accumulation of new taxa to a community, similar to those observed previously for plant and animal communities, suggesting that STRs are remarkably consistent across a broad range of taxa. These results highlight that a continued integration of microbial ecology into the broader field of ecology will provide new insight into the temporal patterns of microbial and 'macro'-bial communities alike.", "author" : [ { "dropping-particle" : "", "family" : "Shade", "given" : "Ashley", "non-dropping-particle" : "", "parse-names" : false, "suffix" : "" }, { "dropping-particle" : "", "family" : "Caporaso", "given" : "J Gregory", "non-dropping-particle" : "", "parse-names" : false, "suffix" : "" }, { "dropping-particle" : "", "family" : "Handelsman", "given" : "Jo", "non-dropping-particle" : "", "parse-names" : false, "suffix" : "" }, { "dropping-particle" : "", "family" : "Knight", "given" : "Rob", "non-dropping-particle" : "", "parse-names" : false, "suffix" : "" }, { "dropping-particle" : "", "family" : "Fierer", "given" : "Noah", "non-dropping-particle" : "", "parse-names" : false, "suffix" : "" } ], "container-title" : "The ISME journal", "id" : "ITEM-1", "issue" : "8", "issued" : { "date-parts" : [ [ "2013" ] ] }, "page" : "1493-506", "publisher" : "Nature Publishing Group", "title" : "A meta-analysis of changes in bacterial and archaeal communities with time.", "type" : "article-journal", "volume" : "7" }, "uris" : [ "http://www.mendeley.com/documents/?uuid=8bd13023-19aa-4bbc-8c48-350b9fff4808" ] } ], "mendeley" : { "formattedCitation" : "(1)", "plainTextFormattedCitation" : "(1)", "previouslyFormattedCitation" : "(1)" }, "properties" : { "noteIndex" : 0 }, "schema" : "https://github.com/citation-style-language/schema/raw/master/csl-citation.json" }</w:instrText>
      </w:r>
      <w:r w:rsidR="001D1348">
        <w:fldChar w:fldCharType="separate"/>
      </w:r>
      <w:r w:rsidR="001D1348" w:rsidRPr="001D1348">
        <w:rPr>
          <w:noProof/>
        </w:rPr>
        <w:t>(1)</w:t>
      </w:r>
      <w:r w:rsidR="001D1348">
        <w:fldChar w:fldCharType="end"/>
      </w:r>
      <w:r w:rsidR="00375D91">
        <w:t>. Bacterial time series display</w:t>
      </w:r>
      <w:r w:rsidR="001D1348">
        <w:t xml:space="preserve"> time decay, meaning that the community continues to become more dissimilar from the initial sampling event as time </w:t>
      </w:r>
      <w:r w:rsidR="00375D91">
        <w:t>from</w:t>
      </w:r>
      <w:r w:rsidR="001D1348">
        <w:t xml:space="preserve"> that event increases </w:t>
      </w:r>
      <w:r w:rsidR="001D1348">
        <w:fldChar w:fldCharType="begin" w:fldLock="1"/>
      </w:r>
      <w:r w:rsidR="001D1348">
        <w:instrText>ADDIN CSL_CITATION { "citationItems" : [ { "id" : "ITEM-1", "itemData" : { "DOI" : "10.1016/j.mib.2015.04.004", "ISBN" : "1369-5274", "ISSN" : "13695274", "PMID" : "26005845", "abstract" : "The recent increase in the number of microbial time series studies offers new insights into the stability and dynamics of microbial communities, from the world's oceans to human microbiota. Dedicated time series analysis tools allow taking full advantage of these data. Such tools can reveal periodic patterns, help to build predictive models or, on the contrary, quantify irregularities that make community behavior unpredictable. Microbial communities can change abruptly in response to small perturbations, linked to changing conditions or the presence of multiple stable states. With sufficient samples or time points, such alternative states can be detected. In addition, temporal variation of microbial interactions can be captured with time-varying networks. Here, we apply these techniques on multiple longitudinal datasets to illustrate their potential for microbiome research.", "author" : [ { "dropping-particle" : "", "family" : "Faust", "given" : "Karoline", "non-dropping-particle" : "", "parse-names" : false, "suffix" : "" }, { "dropping-particle" : "", "family" : "Lahti", "given" : "Leo", "non-dropping-particle" : "", "parse-names" : false, "suffix" : "" }, { "dropping-particle" : "", "family" : "Gonze", "given" : "Didier", "non-dropping-particle" : "", "parse-names" : false, "suffix" : "" }, { "dropping-particle" : "", "family" : "Vos", "given" : "Willem M", "non-dropping-particle" : "de", "parse-names" : false, "suffix" : "" }, { "dropping-particle" : "", "family" : "Raes", "given" : "Jeroen", "non-dropping-particle" : "", "parse-names" : false, "suffix" : "" } ], "container-title" : "Current Opinion in Microbiology", "id" : "ITEM-1", "issue" : "May", "issued" : { "date-parts" : [ [ "2015" ] ] }, "page" : "56-66", "publisher" : "Elsevier Ltd", "title" : "Metagenomics meets time series analysis: unraveling microbial community dynamics", "type" : "article-journal", "volume" : "25" }, "uris" : [ "http://www.mendeley.com/documents/?uuid=677d37ed-7979-4333-a0d0-b1047c44bd96" ] } ], "mendeley" : { "formattedCitation" : "(2)", "plainTextFormattedCitation" : "(2)", "previouslyFormattedCitation" : "(2)" }, "properties" : { "noteIndex" : 0 }, "schema" : "https://github.com/citation-style-language/schema/raw/master/csl-citation.json" }</w:instrText>
      </w:r>
      <w:r w:rsidR="001D1348">
        <w:fldChar w:fldCharType="separate"/>
      </w:r>
      <w:r w:rsidR="001D1348" w:rsidRPr="001D1348">
        <w:rPr>
          <w:noProof/>
        </w:rPr>
        <w:t>(2)</w:t>
      </w:r>
      <w:r w:rsidR="001D1348">
        <w:fldChar w:fldCharType="end"/>
      </w:r>
      <w:r w:rsidR="001D1348">
        <w:t xml:space="preserve">. In one freshwater lake, the amount of change in the bacterial community over a single day was equivalent to dissimilarity between sampling points ten meters apart </w:t>
      </w:r>
      <w:r w:rsidR="001D1348">
        <w:fldChar w:fldCharType="begin" w:fldLock="1"/>
      </w:r>
      <w:r w:rsidR="001D1348">
        <w:instrText>ADDIN CSL_CITATION { "citationItems" : [ { "id" : "ITEM-1", "itemData" : { "DOI" : "10.3389/fmicb.2012.00318", "ISBN" : "1664-302X (Electronic) 1664-302X (Linking)", "ISSN" : "1664302X", "PMID" : "22969757", "abstract" : "Understanding characteristic variation in aquatic bacterial community composition (BCC) across space and time can inform us about processes driving community assembly and the ability of bacterial communities to respond to perturbations. In this study, we synthesize BCC data from north temperate lakes to evaluate our current understanding of how BCC varies across multiple scales in time and space. A hierarchy of average similarity emerged with the highest similarity found among samples collected within the same lake, especially within the same basin, followed by similarity among samples collected through time within the same lake, and finally similarity among samples collected from different lakes. Using decay of similarity across time and space, we identified equivalent temporal (1 day) and spatial (10 m) scales of BCC variation. Finally, we identify an intriguing pattern of contrasting patterns of intra- and inter-annual BCC variation in two lakes. We argue our synthesis of spatio-temporal variation of aquatic BCC informs expectations for the response of aquatic bacterial communities to perturbation and environmental change. However, further long-term temporal observations will be needed to develop a general understanding of inter-annual BCC variation and our ability to use aquatic BCC as a sensitive metric of environmental change.", "author" : [ { "dropping-particle" : "", "family" : "Jones", "given" : "Stuart E.", "non-dropping-particle" : "", "parse-names" : false, "suffix" : "" }, { "dropping-particle" : "", "family" : "Cadkin", "given" : "Tracey a.", "non-dropping-particle" : "", "parse-names" : false, "suffix" : "" }, { "dropping-particle" : "", "family" : "Newton", "given" : "Ryan J.", "non-dropping-particle" : "", "parse-names" : false, "suffix" : "" }, { "dropping-particle" : "", "family" : "McMahon", "given" : "Katherine D.", "non-dropping-particle" : "", "parse-names" : false, "suffix" : "" } ], "container-title" : "Frontiers in Microbiology", "id" : "ITEM-1", "issue" : "AUG", "issued" : { "date-parts" : [ [ "2012" ] ] }, "page" : "1-10", "title" : "Spatial and temporal scales of aquatic bacterial beta diversity", "type" : "article-journal", "volume" : "3" }, "uris" : [ "http://www.mendeley.com/documents/?uuid=0618e936-ef76-44c5-bcc2-fd2b2d40ab21" ] } ], "mendeley" : { "formattedCitation" : "(3)", "plainTextFormattedCitation" : "(3)", "previouslyFormattedCitation" : "(3)" }, "properties" : { "noteIndex" : 0 }, "schema" : "https://github.com/citation-style-language/schema/raw/master/csl-citation.json" }</w:instrText>
      </w:r>
      <w:r w:rsidR="001D1348">
        <w:fldChar w:fldCharType="separate"/>
      </w:r>
      <w:r w:rsidR="001D1348" w:rsidRPr="001D1348">
        <w:rPr>
          <w:noProof/>
        </w:rPr>
        <w:t>(3)</w:t>
      </w:r>
      <w:r w:rsidR="001D1348">
        <w:fldChar w:fldCharType="end"/>
      </w:r>
      <w:r w:rsidR="001D1348">
        <w:t xml:space="preserve">. </w:t>
      </w:r>
      <w:r w:rsidR="009D2487">
        <w:t>Conversely</w:t>
      </w:r>
      <w:r w:rsidR="001D1348">
        <w:t>, bacterial communities</w:t>
      </w:r>
      <w:r w:rsidR="009D2487">
        <w:t xml:space="preserve"> also</w:t>
      </w:r>
      <w:r w:rsidR="001D1348">
        <w:t xml:space="preserve"> have the potential </w:t>
      </w:r>
      <w:r w:rsidR="009D2487">
        <w:t>to</w:t>
      </w:r>
      <w:r w:rsidR="001D1348">
        <w:t xml:space="preserve"> change </w:t>
      </w:r>
      <w:r w:rsidR="009D2487">
        <w:t xml:space="preserve">gradually </w:t>
      </w:r>
      <w:r w:rsidR="001D1348">
        <w:t>over long</w:t>
      </w:r>
      <w:r w:rsidR="0072376A">
        <w:t>er</w:t>
      </w:r>
      <w:r w:rsidR="001D1348">
        <w:t xml:space="preserve"> time scales, as they are sensitive to changes in environmental parameters such as nutrient availability and temperature. Wetland ecosystems and their carbon emissions are expected to change on scales greater than 300 years </w:t>
      </w:r>
      <w:r w:rsidR="001D1348">
        <w:fldChar w:fldCharType="begin" w:fldLock="1"/>
      </w:r>
      <w:r w:rsidR="00443C67">
        <w:instrText>ADDIN CSL_CITATION { "citationItems" : [ { "id" : "ITEM-1", "itemData" : { "DOI" : "10.1007/s10980-012-9758-8", "ISBN" : "0921-2973\\r1572-9761", "ISSN" : "09212973", "abstract" : "Wetland ecosystems provide an optimum natural environment for the sequestration and long-term storage of carbon dioxide (CO2) from the atmosphere, yet are natural sources of greenhouse gases emissions, especially methane. We illustrate that most wetlands, when carbon sequestration is compared to methane emissions, do not have 25 times more CO2 sequestration than methane emissions; therefore, to many landscape managers and non specialists, most wetlands would be considered by some to be sources of climate warming or net radiative forcing. We show by dynamic modeling of carbon flux results from seven detailed studies by us of temperate and tropical wetlands and from 14 other wetland studies by others that methane emissions become unimportant within 300 years compared to carbon sequestration in wetlands. Within that time frame or less, most wetlands become both net carbon and radiative sinks. Furthermore, we estimate that the world's wetlands, despite being only about 5-8 % of the terrestrial landscape, may currently be net carbon sinks of about 830 Tg/year of carbon with an average of 118 g-C m(-2) year(-1) of net carbon retention. Most of that carbon retention occurs in tropical/subtropical wetlands. We demonstrate that almost all wetlands are net radiative sinks when balancing carbon sequestration and methane emissions and conclude that wetlands can be created and restored to provide C sequestration and other ecosystem services without great concern of creating net radiative sources on the climate due to methane emissions.", "author" : [ { "dropping-particle" : "", "family" : "Mitsch", "given" : "William J.", "non-dropping-particle" : "", "parse-names" : false, "suffix" : "" }, { "dropping-particle" : "", "family" : "Bernal", "given" : "Blanca", "non-dropping-particle" : "", "parse-names" : false, "suffix" : "" }, { "dropping-particle" : "", "family" : "Nahlik", "given" : "Amanda M.", "non-dropping-particle" : "", "parse-names" : false, "suffix" : "" }, { "dropping-particle" : "", "family" : "Mander", "given" : "\u00dclo", "non-dropping-particle" : "", "parse-names" : false, "suffix" : "" }, { "dropping-particle" : "", "family" : "Zhang", "given" : "Li", "non-dropping-particle" : "", "parse-names" : false, "suffix" : "" }, { "dropping-particle" : "", "family" : "Anderson", "given" : "Christopher J.", "non-dropping-particle" : "", "parse-names" : false, "suffix" : "" }, { "dropping-particle" : "", "family" : "J\u00f8rgensen", "given" : "Sven E.", "non-dropping-particle" : "", "parse-names" : false, "suffix" : "" }, { "dropping-particle" : "", "family" : "Brix", "given" : "Hans", "non-dropping-particle" : "", "parse-names" : false, "suffix" : "" } ], "container-title" : "Landscape Ecology", "id" : "ITEM-1", "issue" : "4", "issued" : { "date-parts" : [ [ "2013" ] ] }, "page" : "583-597", "title" : "Wetlands, carbon, and climate change", "type" : "article-journal", "volume" : "28" }, "uris" : [ "http://www.mendeley.com/documents/?uuid=a5fe591a-632d-4ddc-a002-922c0f3edff0" ] } ], "mendeley" : { "formattedCitation" : "(4)", "plainTextFormattedCitation" : "(4)", "previouslyFormattedCitation" : "(4)" }, "properties" : { "noteIndex" : 0 }, "schema" : "https://github.com/citation-style-language/schema/raw/master/csl-citation.json" }</w:instrText>
      </w:r>
      <w:r w:rsidR="001D1348">
        <w:fldChar w:fldCharType="separate"/>
      </w:r>
      <w:r w:rsidR="001D1348" w:rsidRPr="001D1348">
        <w:rPr>
          <w:noProof/>
        </w:rPr>
        <w:t>(4)</w:t>
      </w:r>
      <w:r w:rsidR="001D1348">
        <w:fldChar w:fldCharType="end"/>
      </w:r>
      <w:r w:rsidR="001D1348">
        <w:t>; as these emissions are the re</w:t>
      </w:r>
      <w:r w:rsidR="009D2487">
        <w:t xml:space="preserve">sult of bacterial processes, we </w:t>
      </w:r>
      <w:r w:rsidR="001D1348">
        <w:t>expect that the bacterial community will change on the s</w:t>
      </w:r>
      <w:r w:rsidR="009D2487">
        <w:t>ame time scale as its ecosystem</w:t>
      </w:r>
      <w:r w:rsidR="001D1348">
        <w:t>. Some of these time s</w:t>
      </w:r>
      <w:r w:rsidR="009D2487">
        <w:t>cales may even be geological, such as the</w:t>
      </w:r>
      <w:r w:rsidR="001D1348">
        <w:t xml:space="preserve"> changes in </w:t>
      </w:r>
      <w:r w:rsidR="00443C67">
        <w:t>phyto</w:t>
      </w:r>
      <w:r w:rsidR="001D1348">
        <w:t>plankton</w:t>
      </w:r>
      <w:r w:rsidR="00443C67">
        <w:t xml:space="preserve"> regimes</w:t>
      </w:r>
      <w:r w:rsidR="009D2487">
        <w:t xml:space="preserve"> that</w:t>
      </w:r>
      <w:r w:rsidR="001D1348">
        <w:t xml:space="preserve"> have been observed over </w:t>
      </w:r>
      <w:r w:rsidR="00443C67">
        <w:lastRenderedPageBreak/>
        <w:t xml:space="preserve">the past millennium </w:t>
      </w:r>
      <w:r w:rsidR="00443C67">
        <w:fldChar w:fldCharType="begin" w:fldLock="1"/>
      </w:r>
      <w:r w:rsidR="00184E65">
        <w:instrText>ADDIN CSL_CITATION { "citationItems" : [ { "id" : "ITEM-1", "itemData" : { "DOI" : "10.1126/science.aaa9942", "ISSN" : "0036-8075", "PMID" : "26612834", "author" : [ { "dropping-particle" : "", "family" : "McMahon", "given" : "Kelton W", "non-dropping-particle" : "", "parse-names" : false, "suffix" : "" }, { "dropping-particle" : "", "family" : "McCarthy", "given" : "Matthew D", "non-dropping-particle" : "", "parse-names" : false, "suffix" : "" }, { "dropping-particle" : "", "family" : "Sherwood", "given" : "Owen A", "non-dropping-particle" : "", "parse-names" : false, "suffix" : "" }, { "dropping-particle" : "", "family" : "Larsen", "given" : "Thomas", "non-dropping-particle" : "", "parse-names" : false, "suffix" : "" }, { "dropping-particle" : "", "family" : "Guilderson", "given" : "Thomas P", "non-dropping-particle" : "", "parse-names" : false, "suffix" : "" } ], "container-title" : "Science", "id" : "ITEM-1", "issue" : "6267", "issued" : { "date-parts" : [ [ "2015" ] ] }, "page" : "1530-1533", "title" : "Millennial-scale plankton regime shifts in the subtropical North Pacific Ocean", "type" : "article-journal", "volume" : "350" }, "uris" : [ "http://www.mendeley.com/documents/?uuid=85fa6621-cb43-4ce4-a2fd-93e4b3a8280c" ] } ], "mendeley" : { "formattedCitation" : "(5)", "plainTextFormattedCitation" : "(5)", "previouslyFormattedCitation" : "(5)" }, "properties" : { "noteIndex" : 0 }, "schema" : "https://github.com/citation-style-language/schema/raw/master/csl-citation.json" }</w:instrText>
      </w:r>
      <w:r w:rsidR="00443C67">
        <w:fldChar w:fldCharType="separate"/>
      </w:r>
      <w:r w:rsidR="00443C67" w:rsidRPr="00443C67">
        <w:rPr>
          <w:noProof/>
        </w:rPr>
        <w:t>(5)</w:t>
      </w:r>
      <w:r w:rsidR="00443C67">
        <w:fldChar w:fldCharType="end"/>
      </w:r>
      <w:r w:rsidR="00443C67">
        <w:t xml:space="preserve">. With such a large range of potential change, </w:t>
      </w:r>
      <w:r w:rsidR="0072376A">
        <w:t xml:space="preserve">we now recognize the need to more rigorously consider </w:t>
      </w:r>
      <w:r w:rsidR="00443C67">
        <w:t>the duration and frequency of sampling in microbial ecology.</w:t>
      </w:r>
    </w:p>
    <w:p w14:paraId="058A74ED" w14:textId="6C111C4C" w:rsidR="005C4246" w:rsidRDefault="001D1348" w:rsidP="009D2487">
      <w:pPr>
        <w:spacing w:line="480" w:lineRule="auto"/>
        <w:ind w:firstLine="720"/>
        <w:jc w:val="both"/>
      </w:pPr>
      <w:r>
        <w:t xml:space="preserve"> </w:t>
      </w:r>
      <w:r w:rsidR="00400C71">
        <w:t xml:space="preserve">  </w:t>
      </w:r>
      <w:r w:rsidR="005C4246">
        <w:t>Long-term studies of the bacterial communities are less common due their logistical difficulties and the need for stable funding, but results from the</w:t>
      </w:r>
      <w:r w:rsidR="0072376A">
        <w:t xml:space="preserve"> United States National Science Foundation funded</w:t>
      </w:r>
      <w:r w:rsidR="005C4246">
        <w:t xml:space="preserve"> Microbial Ob</w:t>
      </w:r>
      <w:r w:rsidR="0072376A">
        <w:t>servatory projects are exemplary</w:t>
      </w:r>
      <w:r w:rsidR="005C4246">
        <w:t xml:space="preserve">. As a few examples among many, the San Pedro North Pacific - Microbial Observatory contributed to our understanding of heterogeneity of bacterial communities across space and time </w:t>
      </w:r>
      <w:r w:rsidR="005C4246">
        <w:fldChar w:fldCharType="begin" w:fldLock="1"/>
      </w:r>
      <w:r w:rsidR="00184E65">
        <w:instrText>ADDIN CSL_CITATION { "citationItems" : [ { "id" : "ITEM-1", "itemData" : { "author" : [ { "dropping-particle" : "", "family" : "Hewson", "given" : "Ian", "non-dropping-particle" : "", "parse-names" : false, "suffix" : "" }, { "dropping-particle" : "", "family" : "Steele", "given" : "Joshua A", "non-dropping-particle" : "", "parse-names" : false, "suffix" : "" }, { "dropping-particle" : "", "family" : "Capone", "given" : "Douglas G", "non-dropping-particle" : "", "parse-names" : false, "suffix" : "" }, { "dropping-particle" : "", "family" : "Fuhrman", "given" : "Jed A", "non-dropping-particle" : "", "parse-names" : false, "suffix" : "" } ], "container-title" : "Limnology and Oceanography", "id" : "ITEM-1", "issue" : "3", "issued" : { "date-parts" : [ [ "2006" ] ] }, "page" : "1274-1283", "title" : "Remarkable heterogeneity in meso- and bathypelagic bacterioplankton assemblage composition", "type" : "article-journal", "volume" : "51" }, "uris" : [ "http://www.mendeley.com/documents/?uuid=be1181b3-8657-4be8-b2e4-3a5302c5e17f" ] } ], "mendeley" : { "formattedCitation" : "(6)", "plainTextFormattedCitation" : "(6)", "previouslyFormattedCitation" : "(6)" }, "properties" : { "noteIndex" : 0 }, "schema" : "https://github.com/citation-style-language/schema/raw/master/csl-citation.json" }</w:instrText>
      </w:r>
      <w:r w:rsidR="005C4246">
        <w:fldChar w:fldCharType="separate"/>
      </w:r>
      <w:r w:rsidR="005C4246" w:rsidRPr="005C4246">
        <w:rPr>
          <w:noProof/>
        </w:rPr>
        <w:t>(6)</w:t>
      </w:r>
      <w:r w:rsidR="005C4246">
        <w:fldChar w:fldCharType="end"/>
      </w:r>
      <w:r w:rsidR="005C4246">
        <w:t xml:space="preserve">, while research at the Sapelo Island – Microbial Observatory has led the field in linking genomic data to metadata </w:t>
      </w:r>
      <w:r w:rsidR="005C4246">
        <w:fldChar w:fldCharType="begin" w:fldLock="1"/>
      </w:r>
      <w:r w:rsidR="005C4246">
        <w:instrText>ADDIN CSL_CITATION { "citationItems" : [ { "id" : "ITEM-1", "itemData" : { "DOI" : "10.3389/fmicb.2014.00185", "ISSN" : "1664302X", "PMID" : "24795712", "abstract" : "For bacterial communities containing hundreds to thousands of distinct populations, connecting functional processes and environmental dynamics at high taxonomic resolution has remained challenging. Here we use the expression of ribosomal proteins (%RP) as a proxy for in situ activity of 200 taxa within 20 metatranscriptomic samples in a coastal ocean time series encompassing both seasonal variability and diel dynamics. %RP patterns grouped the taxa into seven activity clusters with distinct profiles in functional gene expression and correlations with environmental gradients. Clusters 1-3 had their highest potential activity in the winter and fall, and included some of the most active taxa, while Clusters 4-7 had their highest potential activity in the spring and summer. Cluster 1 taxa were characterized by gene expression for motility and complex carbohydrate degradation (dominated by Gammaproteobacteria and Bacteroidetes), and Cluster 2 taxa by transcription of genes for amino acid and aromatic compound metabolism and aerobic anoxygenic phototrophy (Roseobacter). Other activity clusters were enriched in transcripts for proteorhodopsin and methylotrophy (Cluster 4; SAR11 and methylotrophs), photosynthesis and attachment (Clusters 5 and 7; Synechococcus, picoeukaryotes, Verucomicrobia, and Planctomycetes), and sulfur oxidation (Cluster 7; Gammaproteobacteria). The seasonal patterns in activity were overlain, and sometimes obscured, by large differences in %RP over shorter day-night timescales. Seventy-eight taxa, many of them heterotrophs, had a higher %RP activity index during the day than night, indicating a strong diel activity rhythm at this coastal site. Emerging from these taxonomically- and time-resolved estimates of in situ microbial activity are predictions of specific ecological groupings of microbial taxa in a dynamic coastal environment.", "author" : [ { "dropping-particle" : "", "family" : "Gifford", "given" : "Scott M.", "non-dropping-particle" : "", "parse-names" : false, "suffix" : "" }, { "dropping-particle" : "", "family" : "Sharma", "given" : "Shalabh", "non-dropping-particle" : "", "parse-names" : false, "suffix" : "" }, { "dropping-particle" : "", "family" : "Moran", "given" : "Mary Ann", "non-dropping-particle" : "", "parse-names" : false, "suffix" : "" } ], "container-title" : "Frontiers in Microbiology", "id" : "ITEM-1", "issue" : "APR", "issued" : { "date-parts" : [ [ "2014" ] ] }, "page" : "1-12", "title" : "Linking activity and function to ecosystem dynamics in a coastal bacterioplankton community", "type" : "article-journal", "volume" : "5" }, "uris" : [ "http://www.mendeley.com/documents/?uuid=3ed10ced-1e63-47de-a50c-86b59106e9e0" ] } ], "mendeley" : { "formattedCitation" : "(7)", "plainTextFormattedCitation" : "(7)", "previouslyFormattedCitation" : "(7)" }, "properties" : { "noteIndex" : 0 }, "schema" : "https://github.com/citation-style-language/schema/raw/master/csl-citation.json" }</w:instrText>
      </w:r>
      <w:r w:rsidR="005C4246">
        <w:fldChar w:fldCharType="separate"/>
      </w:r>
      <w:r w:rsidR="005C4246" w:rsidRPr="005C4246">
        <w:rPr>
          <w:noProof/>
        </w:rPr>
        <w:t>(7)</w:t>
      </w:r>
      <w:r w:rsidR="005C4246">
        <w:fldChar w:fldCharType="end"/>
      </w:r>
      <w:r w:rsidR="005C4246">
        <w:t xml:space="preserve">. In our own North Temperate Lakes – Microbial Observatory, based in Wisconsin, USA, a multi-year time series of metagenomic data was used to study sweeps in diversity at the genome level </w:t>
      </w:r>
      <w:r w:rsidR="005C4246">
        <w:fldChar w:fldCharType="begin" w:fldLock="1"/>
      </w:r>
      <w:r w:rsidR="00184E65">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13", "publisher" : "Nature Publishing Group", "title" : "Genome-wide selective sweeps and gene-specific sweeps in natural bacterial populations", "type" : "article-journal" }, "uris" : [ "http://www.mendeley.com/documents/?uuid=095ac576-816b-496f-afd6-906d79e83404" ] } ], "mendeley" : { "formattedCitation" : "(8)", "plainTextFormattedCitation" : "(8)", "previouslyFormattedCitation" : "(8)" }, "properties" : { "noteIndex" : 0 }, "schema" : "https://github.com/citation-style-language/schema/raw/master/csl-citation.json" }</w:instrText>
      </w:r>
      <w:r w:rsidR="005C4246">
        <w:fldChar w:fldCharType="separate"/>
      </w:r>
      <w:r w:rsidR="005C4246" w:rsidRPr="005C4246">
        <w:rPr>
          <w:noProof/>
        </w:rPr>
        <w:t>(8)</w:t>
      </w:r>
      <w:r w:rsidR="005C4246">
        <w:fldChar w:fldCharType="end"/>
      </w:r>
      <w:r w:rsidR="005C4246">
        <w:t>, adding to our knowledge of how genetic mutation influences bacterial communities. Long-term microbial ecology studies have a time-tested role in the quest to forecast bacterial communities.</w:t>
      </w:r>
    </w:p>
    <w:p w14:paraId="6B12D0F0" w14:textId="14577A77" w:rsidR="005C4246" w:rsidRDefault="005C4246" w:rsidP="009D2487">
      <w:pPr>
        <w:spacing w:line="480" w:lineRule="auto"/>
        <w:ind w:firstLine="720"/>
        <w:jc w:val="both"/>
      </w:pPr>
      <w:r>
        <w:t>Our North Temperate Lakes  - Microbial Observatory time series was collected from eight bog lakes near Minocqua in the boreal region of northern Wisconsin</w:t>
      </w:r>
      <w:r w:rsidR="0072376A">
        <w:t>, USA</w:t>
      </w:r>
      <w:r>
        <w:t xml:space="preserve">. </w:t>
      </w:r>
      <w:r w:rsidR="00103BCA">
        <w:t xml:space="preserve">Bog lakes contain high levels of dissolved organic carbon in the form of humic and fulvic acids, resulting in dark, “tea-colored” water. Due to their dark color, bog lakes absorb heat from sunlight, resulting in strong stratification during the summer. The top layer in a stratified bog lake, called the “epilimnion,” is oxygen-rich and warm. At the lake bottom, an anoxic, cold layer called the “hypolimnion” is formed. The transitions between mixing of these two layers and stratification occur rapidly in these systems, and at different frequencies </w:t>
      </w:r>
      <w:r w:rsidR="000C77D4">
        <w:t xml:space="preserve">(called mixing regimes) </w:t>
      </w:r>
      <w:r w:rsidR="00103BCA">
        <w:t xml:space="preserve">depending on the depth, surface area, and wind exposure of the lake. Changes in bacterial community composition along the vertical gradients established during stratification are well documented </w:t>
      </w:r>
      <w:r w:rsidR="00103BCA">
        <w:fldChar w:fldCharType="begin" w:fldLock="1"/>
      </w:r>
      <w:r w:rsidR="00103BCA">
        <w:instrText>ADDIN CSL_CITATION { "citationItems" : [ { "id" : "ITEM-1", "itemData" : { "DOI" : "10.3354/ame01277", "ISSN" : "0948-3055", "author" : [ { "dropping-particle" : "", "family" : "Taipale", "given" : "S", "non-dropping-particle" : "", "parse-names" : false, "suffix" : "" }, { "dropping-particle" : "", "family" : "Jones", "given" : "RI", "non-dropping-particle" : "", "parse-names" : false, "suffix" : "" }, { "dropping-particle" : "", "family" : "Tiirola", "given" : "M", "non-dropping-particle" : "", "parse-names" : false, "suffix" : "" } ], "container-title" : "Aquatic Microbial Ecology", "id" : "ITEM-1", "issue" : "April", "issued" : { "date-parts" : [ [ "2009" ] ] }, "page" : "1-16", "title" : "Vertical diversity of bacteria in an oxygen-stratified humic lake, evaluated using DNA and phospholipid analyses", "type" : "article-journal", "volume" : "55" }, "uris" : [ "http://www.mendeley.com/documents/?uuid=7e4057fb-d9e8-46a1-8ae1-a9e0e93bc952" ] }, { "id" : "ITEM-2", "itemData" : { "DOI" : "10.1111/1758-2229.12044", "ISBN" : "1758-2229", "ISSN" : "17582229", "PMID" : "23864569", "abstract" : "With this work we intend to stress the importance of considering discrete depth sampling for bacterial community analysis of stratified aquatic systems. Depth is a very important parameter to consider when sampling bacterial communities, as their abundance and composition can change within the distinct water layers. Stratified lakes are good model systems to study these connections since changes in environmental parameters can occur on a cm-scale at the thermo- and/or chemocline. Lake Grosse Fuchskuhle was sampled at discrete fine-scale depths at three time points covering a stage in which the lake was stratified and the beginning of winter mixing. In this paper we present the most abundant bacterial groups at the different depths sampled and also the most abundant operational taxonomic units (OTUs). Overall, oxygen was found to be an important factor shaping the microbial community composition.", "author" : [ { "dropping-particle" : "", "family" : "Garcia", "given" : "Sarahi L.", "non-dropping-particle" : "", "parse-names" : false, "suffix" : "" }, { "dropping-particle" : "", "family" : "Salka", "given" : "Ivette", "non-dropping-particle" : "", "parse-names" : false, "suffix" : "" }, { "dropping-particle" : "", "family" : "Grossart", "given" : "Hans Peter", "non-dropping-particle" : "", "parse-names" : false, "suffix" : "" }, { "dropping-particle" : "", "family" : "Warnecke", "given" : "Falk", "non-dropping-particle" : "", "parse-names" : false, "suffix" : "" } ], "container-title" : "Environmental Microbiology Reports", "id" : "ITEM-2", "issue" : "4", "issued" : { "date-parts" : [ [ "2013" ] ] }, "page" : "549-555", "title" : "Depth-discrete profiles of bacterial communities reveal pronounced spatio-temporal dynamics related to lake stratification", "type" : "article-journal", "volume" : "5" }, "uris" : [ "http://www.mendeley.com/documents/?uuid=8661f8cf-fcc4-4126-8b68-bc9669568421" ] } ], "mendeley" : { "formattedCitation" : "(9, 10)", "plainTextFormattedCitation" : "(9, 10)", "previouslyFormattedCitation" : "(9, 10)" }, "properties" : { "noteIndex" : 0 }, "schema" : "https://github.com/citation-style-language/schema/raw/master/csl-citation.json" }</w:instrText>
      </w:r>
      <w:r w:rsidR="00103BCA">
        <w:fldChar w:fldCharType="separate"/>
      </w:r>
      <w:r w:rsidR="00103BCA" w:rsidRPr="00103BCA">
        <w:rPr>
          <w:noProof/>
        </w:rPr>
        <w:t>(9, 10)</w:t>
      </w:r>
      <w:r w:rsidR="00103BCA">
        <w:fldChar w:fldCharType="end"/>
      </w:r>
      <w:r w:rsidR="00103BCA">
        <w:t xml:space="preserve">. Mixing has been shown to be a disturbance to the bacterial communities in bog lakes </w:t>
      </w:r>
      <w:r w:rsidR="00103BCA">
        <w:fldChar w:fldCharType="begin" w:fldLock="1"/>
      </w:r>
      <w:r w:rsidR="00103BCA">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plainTextFormattedCitation" : "(11)", "previouslyFormattedCitation" : "(11)" }, "properties" : { "noteIndex" : 0 }, "schema" : "https://github.com/citation-style-language/schema/raw/master/csl-citation.json" }</w:instrText>
      </w:r>
      <w:r w:rsidR="00103BCA">
        <w:fldChar w:fldCharType="separate"/>
      </w:r>
      <w:r w:rsidR="00103BCA" w:rsidRPr="00103BCA">
        <w:rPr>
          <w:noProof/>
        </w:rPr>
        <w:t>(11)</w:t>
      </w:r>
      <w:r w:rsidR="00103BCA">
        <w:fldChar w:fldCharType="end"/>
      </w:r>
      <w:r w:rsidR="00103BCA">
        <w:t xml:space="preserve">.  The bacterial community in bog </w:t>
      </w:r>
      <w:r w:rsidR="00103BCA">
        <w:lastRenderedPageBreak/>
        <w:t xml:space="preserve">lakes is still being characterized, but contains both ubiquitous freshwater organisms </w:t>
      </w:r>
      <w:r w:rsidR="00103BCA">
        <w:fldChar w:fldCharType="begin" w:fldLock="1"/>
      </w:r>
      <w:r w:rsidR="00184E65">
        <w:instrText>ADDIN CSL_CITATION { "citationItems" : [ { "id" : "ITEM-1", "itemData" : { "DOI" : "10.1371/journal.pone.0032772", "ISBN" : "1932-6203", "ISSN" : "19326203", "PMID" : "22448227", "abstract" : "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 "author" : [ { "dropping-particle" : "", "family" : "Hahn", "given" : "Martin W.", "non-dropping-particle" : "", "parse-names" : false, "suffix" : "" }, { "dropping-particle" : "", "family" : "Scheuerl", "given" : "Thomas", "non-dropping-particle" : "", "parse-names" : false, "suffix" : "" }, { "dropping-particle" : "", "family" : "Jezberov\u00e1", "given" : "Jitka", "non-dropping-particle" : "", "parse-names" : false, "suffix" : "" }, { "dropping-particle" : "", "family" : "Koll", "given" : "Ulrike", "non-dropping-particle" : "", "parse-names" : false, "suffix" : "" }, { "dropping-particle" : "", "family" : "Jezbera", "given" : "Jan", "non-dropping-particle" : "", "parse-names" : false, "suffix" : "" }, { "dropping-particle" : "", "family" : "\u0160imek", "given" : "Karel", "non-dropping-particle" : "", "parse-names" : false, "suffix" : "" }, { "dropping-particle" : "", "family" : "Vannini", "given" : "Claudia", "non-dropping-particle" : "", "parse-names" : false, "suffix" : "" }, { "dropping-particle" : "", "family" : "Petroni", "given" : "Giulio", "non-dropping-particle" : "", "parse-names" : false, "suffix" : "" }, { "dropping-particle" : "", "family" : "Wu", "given" : "Qinglong L.", "non-dropping-particle" : "", "parse-names" : false, "suffix" : "" } ], "container-title" : "PLoS ONE", "id" : "ITEM-1", "issue" : "3", "issued" : { "date-parts" : [ [ "2012" ] ] }, "page" : "e32772", "title" : "The passive yet successful way of planktonic life: Genomic and experimental analysis of the ecology of a free-living polynucleobacter population", "type" : "article-journal", "volume" : "7" }, "uris" : [ "http://www.mendeley.com/documents/?uuid=ddff2cc1-4a70-4e2b-a08b-84a9b172992c" ] }, { "id" : "ITEM-2", "itemData" : { "DOI" : "10.1111/1758-2229.12104", "ISSN" : "17582229", "abstract" : "Actinobacteria of the acI lineage are often the numerically dominant bacterial phylum in surface freshwaters, where they can account for &gt; 50% of total bacteria. Despite their abundance, there are no described isolates. In an effort to obtain enrichment of these ubiquitous freshwater Actinobacteria, diluted freshwater samples from Lake Grosse Fuchskuhle, Germany, were incubated in 96-well culture plates. With this method, a successful enrichment containing high abundances of a member of the lineage acI was established. Phylogenetic classification showed that the acI Actinobacteria of the enrichment belonged to the acI-B2 tribe, which seems to prefer acidic lakes. This enrichment grows to low cell densities and thus the oligotrophic nature of acI-B2 was confirmed. Introduction", "author" : [ { "dropping-particle" : "", "family" : "Garcia", "given" : "Sarahi L.", "non-dropping-particle" : "", "parse-names" : false, "suffix" : "" }, { "dropping-particle" : "", "family" : "McMahon", "given" : "Katherine D.", "non-dropping-particle" : "", "parse-names" : false, "suffix" : "" }, { "dropping-particle" : "", "family" : "Grossart", "given" : "Hans Peter", "non-dropping-particle" : "", "parse-names" : false, "suffix" : "" }, { "dropping-particle" : "", "family" : "Warnecke", "given" : "Falk", "non-dropping-particle" : "", "parse-names" : false, "suffix" : "" } ], "container-title" : "Environmental Microbiology Reports", "id" : "ITEM-2", "issued" : { "date-parts" : [ [ "2013", "12", "10" ] ] }, "note" : "What do other Actinobacteria do? (Cameron Currie's ants, antibiotics?)\nL-alanine, putrescine, pyruvate, triethylamine, NAG increases enrichment of acI\nNo effect from glucose\nDecrease from glycerol\nOriginally used filtered lake water as media (success varied depending on when the water was collected; was standardized by getting a huge amount on one day)\nOther major tribe was Pnuc (PnecC)\nCells also observed using CARD-FISH\nDoes not do well in freezer stock\nFinal recipe: mineral media (?), no NAHCO3, xylose, ribose, putrescine\nWarning: requires presence of PnecC", "page" : "1-7", "title" : "Successful enrichment of the ubiquitous freshwater acI Actinobacteria", "type" : "article-journal" }, "uris" : [ "http://www.mendeley.com/documents/?uuid=71c77ba3-0df6-4b5c-8d96-4e80663d3ff3" ] } ], "mendeley" : { "formattedCitation" : "(12, 13)", "plainTextFormattedCitation" : "(12, 13)", "previouslyFormattedCitation" : "(12, 13)" }, "properties" : { "noteIndex" : 0 }, "schema" : "https://github.com/citation-style-language/schema/raw/master/csl-citation.json" }</w:instrText>
      </w:r>
      <w:r w:rsidR="00103BCA">
        <w:fldChar w:fldCharType="separate"/>
      </w:r>
      <w:r w:rsidR="00103BCA" w:rsidRPr="00103BCA">
        <w:rPr>
          <w:noProof/>
        </w:rPr>
        <w:t>(12, 13)</w:t>
      </w:r>
      <w:r w:rsidR="00103BCA">
        <w:fldChar w:fldCharType="end"/>
      </w:r>
      <w:r w:rsidR="00103BCA">
        <w:t xml:space="preserve"> and members of the candidate phyla radiation </w:t>
      </w:r>
      <w:r w:rsidR="00103BCA">
        <w:fldChar w:fldCharType="begin" w:fldLock="1"/>
      </w:r>
      <w:r w:rsidR="00103BCA">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J",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14)", "plainTextFormattedCitation" : "(14)", "previouslyFormattedCitation" : "(14)" }, "properties" : { "noteIndex" : 0 }, "schema" : "https://github.com/citation-style-language/schema/raw/master/csl-citation.json" }</w:instrText>
      </w:r>
      <w:r w:rsidR="00103BCA">
        <w:fldChar w:fldCharType="separate"/>
      </w:r>
      <w:r w:rsidR="00103BCA" w:rsidRPr="00103BCA">
        <w:rPr>
          <w:noProof/>
        </w:rPr>
        <w:t>(14)</w:t>
      </w:r>
      <w:r w:rsidR="00103BCA">
        <w:fldChar w:fldCharType="end"/>
      </w:r>
      <w:r w:rsidR="00103BCA">
        <w:t xml:space="preserve">. Seasonality in these systems has been suggested </w:t>
      </w:r>
      <w:r w:rsidR="00103BCA">
        <w:fldChar w:fldCharType="begin" w:fldLock="1"/>
      </w:r>
      <w:r w:rsidR="006F4646">
        <w:instrText>ADDIN CSL_CITATION { "citationItems" : [ { "id" : "ITEM-1", "itemData" : { "DOI" : "10.1038/ismej.2011.113", "ISSN" : "1751-7370", "PMID" : "21881616", "abstract" : "Bacteria have important roles in freshwater food webs and in the cycling of elements in the ecosystem. Yet specific ecological features of individual phylogenetic groups and interactions among these are largely unknown. We used 454 pyrosequencing of 16S rRNA genes to study associations of different bacterioplankton groups to environmental characteristics and their co-occurrence patterns over an annual cycle in a dimictic lake. Clear seasonal succession of the bacterioplankton community was observed. After binning of sequences into previously described and highly resolved phylogenetic groups (tribes), their temporal dynamics revealed extensive synchrony and associations with seasonal events such as ice coverage, ice-off, mixing and phytoplankton blooms. Coupling between closely and distantly related tribes was resolved by time-dependent rank correlations, suggesting ecological coherence that was often dependent on taxonomic relatedness. Association networks with the abundant freshwater Actinobacteria and Proteobacteria in focus revealed complex interdependencies within bacterioplankton communities and contrasting linkages to environmental conditions. Accordingly, unique ecological features can be inferred for each tribe and reveal the natural history of abundant cultured and uncultured freshwater bacteria.", "author" : [ { "dropping-particle" : "", "family" : "Eiler", "given" : "Alexander", "non-dropping-particle" : "", "parse-names" : false, "suffix" : "" }, { "dropping-particle" : "", "family" : "Heinrich", "given" : "Friederike", "non-dropping-particle" : "", "parse-names" : false, "suffix" : "" }, { "dropping-particle" : "", "family" : "Bertilsson", "given" : "Stefan", "non-dropping-particle" : "", "parse-names" : false, "suffix" : "" } ], "container-title" : "The ISME journal", "id" : "ITEM-1", "issue" : "2", "issued" : { "date-parts" : [ [ "2012", "2" ] ] }, "note" : "Goal: assess bacterial interdependencies through examing co-occurances and correlation to environmental factors using amplifed 16S tag data\nLake: mesotrophic, extensive ice coverage, summer stratification, planktonic community varies seasonally\nDiscrete depth samples, temp, DO, pH, nitrate, DOC also measured\nStep 1 - PCR amplify and tag isolated 16S fragments\nStep 2 - 454 sequencing, remove ambiguous, short, or homopolymer reads\nStep 3 - assign OTUs using MOTHUR\nStep 4 - investigate phylogeny, identify tribes\nStep 5 - look for trends\n\n\n\n\nResults:\n28 OTUs in all 33 samples, 137 in more than 10 samples, many singletons\nMajority actinos, also verrucos and bacteroids, proteos in fall\nPeaks associated with snowmelt, spring diatom bloom, fall nitrification\nLots of variation in cyanobacteria, anabaena corresponds to chlorophyll a peak\nNetwork analysis - time-lagged correlations, as well as associations with environmental factors. Several groups with high degrees of linkage.\nStrong relations between distant tribes found", "page" : "330-42", "publisher" : "Nature Publishing Group", "title" : "Coherent dynamics and association networks among lake bacterioplankton taxa.", "type" : "article-journal", "volume" : "6" }, "uris" : [ "http://www.mendeley.com/documents/?uuid=cc26300c-1957-4fea-884f-5d49cda92daf" ] }, { "id" : "ITEM-2", "itemData" : { "DOI" : "10.1007/s00248-004-0223-3", "ISBN" : "0095-3628", "ISSN" : "00953628", "PMID" : "15696386", "abstract" : "Species diversity and richness, and seasonal population dynamics of phytoplankton, planktonic protozoa, and bacterioplankton sampled from the epilimnion of Crystal Bog in 2000, were examined in order to test the hypothesis that these groups' diversity and abundance patterns might be linked. Crystal Bog, a humic lake in Vilas County, Wisconsin, is part of the North Temperate Lakes Long-Term Ecological Research Site. Phytoplankton and planktonic protozoa were identified and enumerated in a settling chamber with an inverted microscope. Bacterial cells were enumerated with the use of fluorescence 4', 6'-diamidino-2-phenylindole (DAPI)-staining procedures, and automated ribosomal intergenic spacer analysis (ARISA) was used to assess bacterioplankton diversity. Bacterial cell counts showed little seasonal variation and averaged 2.6 x 10(6) cells/mL over the ice-free season. Phytoplankton and planktonic protozoan numbers varied by up to two orders of magnitude and were most numerous in late spring and summer. Dinoflagellates largely dominated Crystal Bog throughout the ice-free period, specifically Peridiniopsis quadridens in the spring, Peridinium limbatum in summer, and Gymnodinium fuscum and P. quadridens in fall. Brief blooms of Cryptomonas, Dinobryon, and Synura occurred between periods of dinoflagellate domination. The dominant dinoflagellate, Peridinium limbatum, was calculated to have a growth rate of 0.065 day(-1) and a doubling time of 10.7 days. Heterotrophic nanoflagellates (HNFs) were a consistent component of the planktonic protozoa; seasonal patterns were determined for three genera of HNFs (Monosiga, Bicosoeca, and Desmarella moniliformis). Three genera of ciliates (Coleps, Strobilidium, and Strombidium) comprised the greater part of the planktonic protozoa in Crystal Bog. The number of species of planktonic protozoa was too low to calculate a diversity index. Shannon-Weaver diversity indices for phytoplankton and bacterioplankton in the epilimnion followed very similar seasonal patterns in this lake, supporting the hypothesis that in freshwaters, diversity patterns of these groups are linked.", "author" : [ { "dropping-particle" : "", "family" : "Graham", "given" : "J. M.", "non-dropping-particle" : "", "parse-names" : false, "suffix" : "" }, { "dropping-particle" : "", "family" : "Kent", "given" : "A. D.", "non-dropping-particle" : "", "parse-names" : false, "suffix" : "" }, { "dropping-particle" : "", "family" : "Lauster", "given" : "G. H.", "non-dropping-particle" : "", "parse-names" : false, "suffix" : "" }, { "dropping-particle" : "", "family" : "Yannarell", "given" : "A. C.", "non-dropping-particle" : "", "parse-names" : false, "suffix" : "" }, { "dropping-particle" : "", "family" : "Graham", "given" : "L. E.", "non-dropping-particle" : "", "parse-names" : false, "suffix" : "" }, { "dropping-particle" : "", "family" : "Triplett", "given" : "E. W.", "non-dropping-particle" : "", "parse-names" : false, "suffix" : "" } ], "container-title" : "Microbial Ecology", "id" : "ITEM-2", "issue" : "4", "issued" : { "date-parts" : [ [ "2004" ] ] }, "page" : "528-540", "title" : "Seasonal dynamics of phytoplankton and planktonic protozoan communities in a northern temperate humic lake: Diversity in a dinoflagellate dominated system", "type" : "article-journal", "volume" : "48" }, "uris" : [ "http://www.mendeley.com/documents/?uuid=2350ab20-1ab6-4243-bf68-99c9416a7e13" ] } ], "mendeley" : { "formattedCitation" : "(15, 16)", "plainTextFormattedCitation" : "(15, 16)", "previouslyFormattedCitation" : "(15, 16)" }, "properties" : { "noteIndex" : 0 }, "schema" : "https://github.com/citation-style-language/schema/raw/master/csl-citation.json" }</w:instrText>
      </w:r>
      <w:r w:rsidR="00103BCA">
        <w:fldChar w:fldCharType="separate"/>
      </w:r>
      <w:r w:rsidR="00103BCA" w:rsidRPr="00103BCA">
        <w:rPr>
          <w:noProof/>
        </w:rPr>
        <w:t>(15, 16)</w:t>
      </w:r>
      <w:r w:rsidR="00103BCA">
        <w:fldChar w:fldCharType="end"/>
      </w:r>
      <w:r w:rsidR="00103BCA">
        <w:t xml:space="preserve">; however, multiple years of sampling are needed to confirm these </w:t>
      </w:r>
      <w:r w:rsidR="0072376A">
        <w:t xml:space="preserve">prior </w:t>
      </w:r>
      <w:r w:rsidR="00103BCA">
        <w:t>findings.</w:t>
      </w:r>
    </w:p>
    <w:p w14:paraId="46A02972" w14:textId="7804D9AB" w:rsidR="003E73A5" w:rsidRDefault="00103BCA" w:rsidP="006F4646">
      <w:pPr>
        <w:spacing w:line="480" w:lineRule="auto"/>
        <w:ind w:firstLine="720"/>
        <w:jc w:val="both"/>
      </w:pPr>
      <w:r>
        <w:t xml:space="preserve">Our dataset is comprised </w:t>
      </w:r>
      <w:r w:rsidR="000C77D4">
        <w:t>of 1,387 16S</w:t>
      </w:r>
      <w:r w:rsidR="0072376A">
        <w:t xml:space="preserve"> rRNA gene</w:t>
      </w:r>
      <w:r w:rsidR="000C77D4">
        <w:t xml:space="preserve"> amplicon sequencing samples, collected from eight lakes and two thermal layers over five years. Our primary goal for this dataset was to census the bog lake community and determine which taxa are core to all bog lakes, to each thermal layer, and to each mixing regime. We also sought to learn how mixing regime structures the bacterial community, with our specific hypothesis being that lakes with intermediate levels of disturbance via mixing would be the most diverse. Finally, we investigated seasonality both at the community level and in individual taxa to identify annual trends. This extensive, long-term sampling effort establishes a time series that allows us to assess variability, responses to disturbance and re-occurring trends in freshwater bacterial communities.</w:t>
      </w:r>
    </w:p>
    <w:p w14:paraId="55DCEA17" w14:textId="77777777" w:rsidR="00F513F6" w:rsidRDefault="001B6679" w:rsidP="001B6679">
      <w:pPr>
        <w:pStyle w:val="Heading1"/>
      </w:pPr>
      <w:r>
        <w:t>Results</w:t>
      </w:r>
    </w:p>
    <w:p w14:paraId="170D4B0D" w14:textId="77777777" w:rsidR="00E738AA" w:rsidRPr="00E738AA" w:rsidRDefault="00E738AA" w:rsidP="00383CFF">
      <w:pPr>
        <w:pStyle w:val="Heading2"/>
        <w:jc w:val="both"/>
      </w:pPr>
      <w:r>
        <w:t>Overview of community composition</w:t>
      </w:r>
    </w:p>
    <w:p w14:paraId="7404EB44" w14:textId="41140BD2" w:rsidR="00E738AA" w:rsidRDefault="00FC6A58" w:rsidP="00383CFF">
      <w:pPr>
        <w:spacing w:line="480" w:lineRule="auto"/>
        <w:ind w:firstLine="720"/>
        <w:jc w:val="both"/>
      </w:pPr>
      <w:r>
        <w:t xml:space="preserve">A </w:t>
      </w:r>
      <w:r w:rsidR="00E738AA" w:rsidRPr="004E4294">
        <w:t>time series</w:t>
      </w:r>
      <w:r w:rsidR="00E738AA">
        <w:t xml:space="preserve"> of 16S</w:t>
      </w:r>
      <w:r>
        <w:t xml:space="preserve"> amplicon</w:t>
      </w:r>
      <w:r w:rsidR="00E738AA">
        <w:t xml:space="preserve"> data </w:t>
      </w:r>
      <w:r w:rsidR="00AE4FD7">
        <w:t xml:space="preserve">recovered from 1,387 samples </w:t>
      </w:r>
      <w:r w:rsidR="00E738AA">
        <w:t xml:space="preserve">was used to investigate bacterial community </w:t>
      </w:r>
      <w:r>
        <w:t>composition</w:t>
      </w:r>
      <w:r w:rsidR="007C1459">
        <w:t xml:space="preserve"> over time and across lakes</w:t>
      </w:r>
      <w:r w:rsidR="00E738AA">
        <w:t xml:space="preserve">. </w:t>
      </w:r>
      <w:r w:rsidR="00AE4FD7">
        <w:t xml:space="preserve">A total of </w:t>
      </w:r>
      <w:r w:rsidR="00E738AA">
        <w:t>8,795 OTU</w:t>
      </w:r>
      <w:r w:rsidR="00AE4FD7">
        <w:t>s were detected</w:t>
      </w:r>
      <w:r w:rsidR="00E738AA">
        <w:t xml:space="preserve">. </w:t>
      </w:r>
      <w:r w:rsidR="00AE4FD7">
        <w:t xml:space="preserve">As is typical for most freshwater ecosystems, </w:t>
      </w:r>
      <w:r w:rsidR="00E738AA" w:rsidRPr="00152BE5">
        <w:t>Proteobacteria, Actinobacteria, Bacteroidetes, and Verrucomicrobia</w:t>
      </w:r>
      <w:r w:rsidR="00E738AA">
        <w:rPr>
          <w:i/>
        </w:rPr>
        <w:t xml:space="preserve"> </w:t>
      </w:r>
      <w:r w:rsidR="00E738AA">
        <w:t>were the most abundant phyla</w:t>
      </w:r>
      <w:r>
        <w:t xml:space="preserve"> (Figure S1)</w:t>
      </w:r>
      <w:r w:rsidR="00E738AA">
        <w:t>. Wit</w:t>
      </w:r>
      <w:r w:rsidR="00AE4FD7">
        <w:t>hin these phyla, OTU abundance wa</w:t>
      </w:r>
      <w:r w:rsidR="00E738AA">
        <w:t xml:space="preserve">s highly uneven. For example, much of the abundance of </w:t>
      </w:r>
      <w:r w:rsidR="00E738AA">
        <w:rPr>
          <w:i/>
        </w:rPr>
        <w:t xml:space="preserve">Proteobacteria </w:t>
      </w:r>
      <w:r w:rsidR="00AE4FD7">
        <w:t>could</w:t>
      </w:r>
      <w:r w:rsidR="00E738AA">
        <w:t xml:space="preserve"> be attributed to OTUs belonging to the well-known freshwater groups </w:t>
      </w:r>
      <w:r w:rsidR="00E738AA">
        <w:rPr>
          <w:i/>
        </w:rPr>
        <w:t xml:space="preserve">Polynucleobacter </w:t>
      </w:r>
      <w:r w:rsidR="00E738AA">
        <w:t xml:space="preserve">and </w:t>
      </w:r>
      <w:r w:rsidR="00E738AA">
        <w:rPr>
          <w:i/>
        </w:rPr>
        <w:t xml:space="preserve">Limnohabitans, </w:t>
      </w:r>
      <w:r w:rsidR="00E738AA">
        <w:t xml:space="preserve">and the </w:t>
      </w:r>
      <w:r w:rsidR="00AE4FD7">
        <w:t>freshwater clade acI contributed</w:t>
      </w:r>
      <w:r w:rsidR="00E738AA">
        <w:t xml:space="preserve"> disproportionately to the observed abundance </w:t>
      </w:r>
      <w:r w:rsidR="00E738AA" w:rsidRPr="00152BE5">
        <w:t>of Actinobacteria</w:t>
      </w:r>
      <w:r w:rsidR="00AE4FD7">
        <w:t>.  Like many microbial communities, unevenness wa</w:t>
      </w:r>
      <w:r w:rsidR="00E738AA">
        <w:t xml:space="preserve">s a recurring </w:t>
      </w:r>
      <w:r w:rsidR="00AE4FD7">
        <w:t>theme in this dataset, which had</w:t>
      </w:r>
      <w:r w:rsidR="00E738AA">
        <w:t xml:space="preserve"> a long rare tail of OTUs and trends driven largely by the most abundant OTUs</w:t>
      </w:r>
      <w:r w:rsidR="006139B4">
        <w:t xml:space="preserve"> </w:t>
      </w:r>
      <w:r w:rsidR="006139B4">
        <w:lastRenderedPageBreak/>
        <w:fldChar w:fldCharType="begin" w:fldLock="1"/>
      </w:r>
      <w:r w:rsidR="006F4646">
        <w:instrText>ADDIN CSL_CITATION { "citationItems" : [ { "id" : "ITEM-1", "itemData" : { "DOI" : "10.1111/ele.12478", "ISSN" : "1461023X", "author" : [ { "dropping-particle" : "", "family" : "Mariadassou", "given" : "Mahendra", "non-dropping-particle" : "", "parse-names" : false, "suffix" : "" }, { "dropping-particle" : "", "family" : "Pichon", "given" : "Samuel", "non-dropping-particle" : "", "parse-names" : false, "suffix" : "" }, { "dropping-particle" : "", "family" : "Ebert", "given" : "Dieter", "non-dropping-particle" : "", "parse-names" : false, "suffix" : "" } ], "container-title" : "Ecology Letters", "id" : "ITEM-1", "issued" : { "date-parts" : [ [ "2015" ] ] }, "page" : "974-982", "title" : "Microbial ecosystems are dominated by specialist taxa", "type" : "article-journal", "volume" : "18" }, "uris" : [ "http://www.mendeley.com/documents/?uuid=85441042-33a2-4d0d-aa32-b26abd55200b" ] }, { "id" : "ITEM-2", "itemData" : { "DOI" : "10.3354/ame01801", "author" : [ { "dropping-particle" : "", "family" : "Newton", "given" : "Ryan J", "non-dropping-particle" : "", "parse-names" : false, "suffix" : "" }, { "dropping-particle" : "", "family" : "Shade", "given" : "Ashley", "non-dropping-particle" : "", "parse-names" : false, "suffix" : "" } ], "container-title" : "Aquatic Microbial Ecology", "id" : "ITEM-2", "issued" : { "date-parts" : [ [ "2016" ] ] }, "page" : "51-63", "title" : "Lifestyles of rarity : understanding heterotrophic strategies to inform the ecology of the microbial rare biosphere", "type" : "article-journal", "volume" : "78" }, "uris" : [ "http://www.mendeley.com/documents/?uuid=9f7851e6-d269-455c-bd1a-0672466bc9bb" ] } ], "mendeley" : { "formattedCitation" : "(17, 18)", "plainTextFormattedCitation" : "(17, 18)", "previouslyFormattedCitation" : "(17, 18)" }, "properties" : { "noteIndex" : 0 }, "schema" : "https://github.com/citation-style-language/schema/raw/master/csl-citation.json" }</w:instrText>
      </w:r>
      <w:r w:rsidR="006139B4">
        <w:fldChar w:fldCharType="separate"/>
      </w:r>
      <w:r w:rsidR="00103BCA" w:rsidRPr="00103BCA">
        <w:rPr>
          <w:noProof/>
        </w:rPr>
        <w:t>(17, 18)</w:t>
      </w:r>
      <w:r w:rsidR="006139B4">
        <w:fldChar w:fldCharType="end"/>
      </w:r>
      <w:r w:rsidR="00E738AA">
        <w:t>.</w:t>
      </w:r>
      <w:r w:rsidR="00BF468C">
        <w:t xml:space="preserve"> Trimming of rare taxa did not impact the clustering observed in ordinations, such as those present in Figure 2, even when taxa observed less than 1000 times were removed.</w:t>
      </w:r>
    </w:p>
    <w:p w14:paraId="7BC27CB8" w14:textId="77777777" w:rsidR="00E738AA" w:rsidRDefault="00E738AA" w:rsidP="00383CFF">
      <w:pPr>
        <w:pStyle w:val="Heading2"/>
        <w:jc w:val="both"/>
      </w:pPr>
      <w:r>
        <w:t>Community richness</w:t>
      </w:r>
    </w:p>
    <w:p w14:paraId="4586CDF7" w14:textId="389F0662" w:rsidR="00415F71" w:rsidRDefault="00E738AA" w:rsidP="00383CFF">
      <w:pPr>
        <w:pStyle w:val="ManuscriptText"/>
      </w:pPr>
      <w:r>
        <w:tab/>
        <w:t xml:space="preserve">We hypothesized that disturbance frequency, indicated by mixing regime, determines biodiversity levels. </w:t>
      </w:r>
      <w:r w:rsidRPr="00836ADE">
        <w:t>Observed richness was calculated f</w:t>
      </w:r>
      <w:r>
        <w:t>or every sample at the OTU level, and samples were aggregated by lake and layer</w:t>
      </w:r>
      <w:r w:rsidRPr="00836ADE">
        <w:t xml:space="preserve">. </w:t>
      </w:r>
      <w:r w:rsidR="00ED1AA6">
        <w:t>Hypolimina were on average more rich than epilimnia (Figure 1</w:t>
      </w:r>
      <w:r w:rsidR="005245FD">
        <w:t>, Table S1</w:t>
      </w:r>
      <w:r w:rsidR="00ED1AA6">
        <w:t xml:space="preserve">). </w:t>
      </w:r>
      <w:r w:rsidR="00FC6A58">
        <w:t xml:space="preserve">Significant differences in richness between lakes were detected. </w:t>
      </w:r>
      <w:r>
        <w:t>For both layers, polymictic lakes had</w:t>
      </w:r>
      <w:r w:rsidRPr="00836ADE">
        <w:t xml:space="preserve"> the </w:t>
      </w:r>
      <w:r>
        <w:t>fewest taxa,</w:t>
      </w:r>
      <w:r w:rsidRPr="00836ADE">
        <w:t xml:space="preserve"> meromictic lake</w:t>
      </w:r>
      <w:r>
        <w:t>s had the most taxa, and dimictic lakes had interme</w:t>
      </w:r>
      <w:r w:rsidR="00AE4FD7">
        <w:t>diate numbers of taxa</w:t>
      </w:r>
      <w:r>
        <w:t xml:space="preserve">. </w:t>
      </w:r>
      <w:r w:rsidR="00415F71">
        <w:t xml:space="preserve">This does not support our initial hypothesis that intermediate disturbance leads to the greatest amount of biodiversity. Instead, richness appears to increase with depth. </w:t>
      </w:r>
      <w:r w:rsidR="00AE4FD7">
        <w:t>We note that</w:t>
      </w:r>
      <w:r w:rsidR="00415F71" w:rsidRPr="00AE4FD7">
        <w:t xml:space="preserve"> many variables c</w:t>
      </w:r>
      <w:r w:rsidR="00AE4FD7">
        <w:t xml:space="preserve">ovary with lake depth, </w:t>
      </w:r>
      <w:r w:rsidR="00FC6A58" w:rsidRPr="00AE4FD7">
        <w:t>such as mixing regime, volume of integrated water column</w:t>
      </w:r>
      <w:r w:rsidR="00415F71" w:rsidRPr="00AE4FD7">
        <w:t xml:space="preserve">, </w:t>
      </w:r>
      <w:r w:rsidR="00652CD8" w:rsidRPr="00AE4FD7">
        <w:t>dissolved carbon concentrations</w:t>
      </w:r>
      <w:r w:rsidR="00415F71" w:rsidRPr="00AE4FD7">
        <w:t xml:space="preserve"> and total nitrogen concentration</w:t>
      </w:r>
      <w:r w:rsidR="00AE4FD7">
        <w:t>.</w:t>
      </w:r>
      <w:r w:rsidR="00ED1AA6">
        <w:t xml:space="preserve"> Thus, it is not clear which factor is responsible for the observed trend in richness.</w:t>
      </w:r>
    </w:p>
    <w:p w14:paraId="5F98610F" w14:textId="77777777" w:rsidR="00415F71" w:rsidRDefault="00415F71" w:rsidP="00383CFF">
      <w:pPr>
        <w:pStyle w:val="ManuscriptText"/>
        <w:ind w:firstLine="0"/>
      </w:pPr>
    </w:p>
    <w:p w14:paraId="73D05E9A" w14:textId="507779CE" w:rsidR="00415F71" w:rsidRDefault="000C4725" w:rsidP="00383CFF">
      <w:pPr>
        <w:pStyle w:val="Heading2"/>
        <w:jc w:val="both"/>
      </w:pPr>
      <w:r>
        <w:rPr>
          <w:noProof/>
        </w:rPr>
        <w:lastRenderedPageBreak/>
        <w:drawing>
          <wp:inline distT="0" distB="0" distL="0" distR="0" wp14:anchorId="1288C5F4" wp14:editId="68B449AC">
            <wp:extent cx="5638334" cy="4346089"/>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png"/>
                    <pic:cNvPicPr/>
                  </pic:nvPicPr>
                  <pic:blipFill>
                    <a:blip r:embed="rId6">
                      <a:extLst>
                        <a:ext uri="{28A0092B-C50C-407E-A947-70E740481C1C}">
                          <a14:useLocalDpi xmlns:a14="http://schemas.microsoft.com/office/drawing/2010/main" val="0"/>
                        </a:ext>
                      </a:extLst>
                    </a:blip>
                    <a:stretch>
                      <a:fillRect/>
                    </a:stretch>
                  </pic:blipFill>
                  <pic:spPr>
                    <a:xfrm>
                      <a:off x="0" y="0"/>
                      <a:ext cx="5638334" cy="4346089"/>
                    </a:xfrm>
                    <a:prstGeom prst="rect">
                      <a:avLst/>
                    </a:prstGeom>
                  </pic:spPr>
                </pic:pic>
              </a:graphicData>
            </a:graphic>
          </wp:inline>
        </w:drawing>
      </w:r>
    </w:p>
    <w:p w14:paraId="1BCA3834" w14:textId="77777777" w:rsidR="00E738AA" w:rsidRPr="00415F71" w:rsidRDefault="00415F71" w:rsidP="00383CFF">
      <w:pPr>
        <w:jc w:val="both"/>
      </w:pPr>
      <w:r>
        <w:rPr>
          <w:b/>
        </w:rPr>
        <w:t xml:space="preserve">Figure 1. Richness by layer and lake. </w:t>
      </w:r>
      <w:r>
        <w:t>Lakes on the x axis are arranged by depth (see Table 1 for lake abbreviations</w:t>
      </w:r>
      <w:r w:rsidR="00652CD8">
        <w:t xml:space="preserve"> and depth measurements</w:t>
      </w:r>
      <w:r>
        <w:t xml:space="preserve">). Lakes CB, FB, and WS are polymictic, lakes NS, TB, and SS are dimictic, and lakes HK and MA are meromictic. Colored bars above each plot represent significant differences in richness between lakes, with each colored bar matching the color of a lakes boxplot. For example, in Panel A, the boxplot for CB has the colored bars matching FB, NS, TB, SS, HK, and MA above it. This indicates that it is significantly different from these lakes, but not significantly different from the missing colored bar, WS. </w:t>
      </w:r>
    </w:p>
    <w:p w14:paraId="37DAD8EA" w14:textId="77777777" w:rsidR="00075D98" w:rsidRDefault="00075D98" w:rsidP="00383CFF">
      <w:pPr>
        <w:pStyle w:val="Heading2"/>
        <w:jc w:val="both"/>
        <w:rPr>
          <w:rFonts w:cs="Times New Roman"/>
        </w:rPr>
      </w:pPr>
    </w:p>
    <w:p w14:paraId="61C0616C" w14:textId="77777777" w:rsidR="00C91FE3" w:rsidRDefault="00C91FE3" w:rsidP="00383CFF">
      <w:pPr>
        <w:spacing w:line="480" w:lineRule="auto"/>
        <w:jc w:val="both"/>
      </w:pPr>
      <w:r>
        <w:rPr>
          <w:noProof/>
        </w:rPr>
        <w:drawing>
          <wp:inline distT="0" distB="0" distL="0" distR="0" wp14:anchorId="1DD8845D" wp14:editId="165A95FD">
            <wp:extent cx="5943600" cy="49574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ng"/>
                    <pic:cNvPicPr/>
                  </pic:nvPicPr>
                  <pic:blipFill>
                    <a:blip r:embed="rId7">
                      <a:extLst>
                        <a:ext uri="{28A0092B-C50C-407E-A947-70E740481C1C}">
                          <a14:useLocalDpi xmlns:a14="http://schemas.microsoft.com/office/drawing/2010/main" val="0"/>
                        </a:ext>
                      </a:extLst>
                    </a:blip>
                    <a:stretch>
                      <a:fillRect/>
                    </a:stretch>
                  </pic:blipFill>
                  <pic:spPr>
                    <a:xfrm>
                      <a:off x="0" y="0"/>
                      <a:ext cx="5943600" cy="4957445"/>
                    </a:xfrm>
                    <a:prstGeom prst="rect">
                      <a:avLst/>
                    </a:prstGeom>
                  </pic:spPr>
                </pic:pic>
              </a:graphicData>
            </a:graphic>
          </wp:inline>
        </w:drawing>
      </w:r>
    </w:p>
    <w:p w14:paraId="2C6652F6" w14:textId="4F94A885" w:rsidR="00C91FE3" w:rsidRDefault="00C91FE3" w:rsidP="00383CFF">
      <w:pPr>
        <w:spacing w:line="240" w:lineRule="auto"/>
        <w:jc w:val="both"/>
        <w:rPr>
          <w:rFonts w:cs="Times New Roman"/>
          <w:szCs w:val="24"/>
        </w:rPr>
      </w:pPr>
      <w:r>
        <w:rPr>
          <w:b/>
        </w:rPr>
        <w:t xml:space="preserve">Figure 2. </w:t>
      </w:r>
      <w:r>
        <w:rPr>
          <w:rFonts w:cs="Times New Roman"/>
          <w:szCs w:val="24"/>
        </w:rPr>
        <w:t xml:space="preserve">Weighted UniFrac distance was used to perform principal coordinates analysis on epilimnion (A) and hypolimnion (B) samples. In both layers, samples cluster significantly by lake and mixing regime as tested using </w:t>
      </w:r>
      <w:r w:rsidR="0074058E">
        <w:rPr>
          <w:rFonts w:cs="Times New Roman"/>
          <w:szCs w:val="24"/>
        </w:rPr>
        <w:t>PERMANOVA</w:t>
      </w:r>
      <w:r>
        <w:rPr>
          <w:rFonts w:cs="Times New Roman"/>
          <w:szCs w:val="24"/>
        </w:rPr>
        <w:t xml:space="preserve">. (See Table 1 for lake abbreviations; CB, FB, and WS are polymictic, NS, TB, and SS are dimictic, HK and MA are meromictic). </w:t>
      </w:r>
      <w:r w:rsidR="00652CD8">
        <w:rPr>
          <w:rFonts w:cs="Times New Roman"/>
          <w:szCs w:val="24"/>
        </w:rPr>
        <w:t xml:space="preserve"> Ellipses indicating the clustering of each lake were calculate based on standard error using a 95% confidence interval. Differences in bacterial community composition between lakes and mixing regimes are more pronounced in hypolimnia than epilimnia.</w:t>
      </w:r>
    </w:p>
    <w:p w14:paraId="6C898254" w14:textId="77777777" w:rsidR="00C91FE3" w:rsidRDefault="00C91FE3" w:rsidP="00383CFF">
      <w:pPr>
        <w:spacing w:line="480" w:lineRule="auto"/>
        <w:ind w:firstLine="720"/>
        <w:jc w:val="both"/>
      </w:pPr>
    </w:p>
    <w:p w14:paraId="7259BDFC" w14:textId="77777777" w:rsidR="00C91FE3" w:rsidRDefault="00C91FE3" w:rsidP="00383CFF">
      <w:pPr>
        <w:spacing w:line="480" w:lineRule="auto"/>
        <w:ind w:firstLine="720"/>
        <w:jc w:val="both"/>
      </w:pPr>
    </w:p>
    <w:p w14:paraId="77DA54EB" w14:textId="77777777" w:rsidR="00C91FE3" w:rsidRDefault="00C91FE3" w:rsidP="00383CFF">
      <w:pPr>
        <w:spacing w:line="480" w:lineRule="auto"/>
        <w:jc w:val="both"/>
      </w:pPr>
    </w:p>
    <w:p w14:paraId="0DF8BCA0" w14:textId="77777777" w:rsidR="00C91FE3" w:rsidRPr="000D4BB0" w:rsidRDefault="00C91FE3" w:rsidP="00383CFF">
      <w:pPr>
        <w:pStyle w:val="Heading2"/>
        <w:jc w:val="both"/>
      </w:pPr>
      <w:r w:rsidRPr="000D4BB0">
        <w:lastRenderedPageBreak/>
        <w:t>Clusters of community composition</w:t>
      </w:r>
    </w:p>
    <w:p w14:paraId="1A690657" w14:textId="55B5B0D9" w:rsidR="00C91FE3" w:rsidRDefault="00C91FE3" w:rsidP="00383CFF">
      <w:pPr>
        <w:spacing w:line="480" w:lineRule="auto"/>
        <w:ind w:firstLine="720"/>
        <w:jc w:val="both"/>
      </w:pPr>
      <w:r>
        <w:t>When differ</w:t>
      </w:r>
      <w:r w:rsidR="00692CC9">
        <w:t>ences in community composition we</w:t>
      </w:r>
      <w:r>
        <w:t>re quantified using weighted UniFrac distance and visualized using principal coordinates analysis, several trends emerge</w:t>
      </w:r>
      <w:r w:rsidR="00692CC9">
        <w:t>d</w:t>
      </w:r>
      <w:r>
        <w:t xml:space="preserve">. </w:t>
      </w:r>
      <w:r w:rsidR="008532A6">
        <w:t>The large number of samples precluded much interpretation using a single PCoA, but sample clustering by layer, mixing regime,</w:t>
      </w:r>
      <w:r w:rsidR="005245FD">
        <w:t xml:space="preserve"> and lake was evident (Figure S2</w:t>
      </w:r>
      <w:r w:rsidR="008532A6">
        <w:t xml:space="preserve">). Thus, we also examined PCoA for single lakes </w:t>
      </w:r>
      <w:r w:rsidR="00830ACD">
        <w:t xml:space="preserve">(both layers). </w:t>
      </w:r>
      <w:r>
        <w:t>Communities from the epi</w:t>
      </w:r>
      <w:r w:rsidR="00692CC9">
        <w:t>limnion and hypolimnion layers we</w:t>
      </w:r>
      <w:r>
        <w:t>re significantly distinct from each other at p &lt; 0.05 in all lakes except Forestry Bog (FB) (p = 0.10)</w:t>
      </w:r>
      <w:r w:rsidR="005245FD">
        <w:t xml:space="preserve"> (Figure S3</w:t>
      </w:r>
      <w:r w:rsidR="00692CC9">
        <w:t>)</w:t>
      </w:r>
      <w:r>
        <w:t xml:space="preserve">. </w:t>
      </w:r>
    </w:p>
    <w:p w14:paraId="4A2504A2" w14:textId="403AE7D0" w:rsidR="00053DFA" w:rsidRDefault="00475922" w:rsidP="00383CFF">
      <w:pPr>
        <w:spacing w:line="480" w:lineRule="auto"/>
        <w:ind w:firstLine="720"/>
        <w:jc w:val="both"/>
      </w:pPr>
      <w:r>
        <w:t>Within layers, mixing regime was the next factor explaining differences in</w:t>
      </w:r>
      <w:r w:rsidR="00053DFA">
        <w:t xml:space="preserve"> community composition</w:t>
      </w:r>
      <w:r>
        <w:t xml:space="preserve"> (Figure 2)</w:t>
      </w:r>
      <w:r w:rsidR="008532A6">
        <w:t xml:space="preserve">. </w:t>
      </w:r>
      <w:r w:rsidR="00763929">
        <w:t>Clustering by mixing regime was significant</w:t>
      </w:r>
      <w:r w:rsidR="009F1636">
        <w:t xml:space="preserve"> by PERMANOVA</w:t>
      </w:r>
      <w:r w:rsidR="00763929">
        <w:t xml:space="preserve"> in both epilimnia and hypolimnia samples (</w:t>
      </w:r>
      <w:r w:rsidR="009F1636">
        <w:t xml:space="preserve">r2 = 0.20 and r2 = 22, respectively, and </w:t>
      </w:r>
      <w:r w:rsidR="00763929">
        <w:t xml:space="preserve">p = 0.001 in both groups). </w:t>
      </w:r>
      <w:r w:rsidR="009F1636">
        <w:t xml:space="preserve">Lake was a strong factor explaining community composition, with significant cluster in epilimnia (p = 0.001, r2 = 0.34) and hypolimnia (p = 0.001, r2 = 0.49). </w:t>
      </w:r>
      <w:r w:rsidR="00C91FE3">
        <w:t xml:space="preserve">As previously mentioned, depth and mixing regime </w:t>
      </w:r>
      <w:r w:rsidR="009F1636">
        <w:t xml:space="preserve">in lakes </w:t>
      </w:r>
      <w:r w:rsidR="008532A6">
        <w:t>co-vary</w:t>
      </w:r>
      <w:r w:rsidR="00C91FE3">
        <w:t xml:space="preserve"> with several other environmental variables such as </w:t>
      </w:r>
      <w:r w:rsidR="008532A6">
        <w:t xml:space="preserve">dissolved </w:t>
      </w:r>
      <w:r w:rsidR="00C91FE3">
        <w:t>carbon and nitrogen concentrations.</w:t>
      </w:r>
      <w:r w:rsidR="00763929">
        <w:t xml:space="preserve"> </w:t>
      </w:r>
    </w:p>
    <w:p w14:paraId="092F8A34" w14:textId="77777777" w:rsidR="009B7954" w:rsidRDefault="00C91FE3" w:rsidP="00383CFF">
      <w:pPr>
        <w:pStyle w:val="Heading2"/>
        <w:spacing w:line="240" w:lineRule="auto"/>
        <w:jc w:val="both"/>
      </w:pPr>
      <w:r>
        <w:t>Variability and dispersion</w:t>
      </w:r>
    </w:p>
    <w:p w14:paraId="53ECD75A" w14:textId="77777777" w:rsidR="00913A4E" w:rsidRDefault="00C91FE3" w:rsidP="00383CFF">
      <w:pPr>
        <w:spacing w:line="480" w:lineRule="auto"/>
        <w:jc w:val="both"/>
      </w:pPr>
      <w:r>
        <w:tab/>
      </w:r>
      <w:r w:rsidR="00DD7644">
        <w:t>While community composition was distinct by layer, lake, and mixing regime, there was still variability in community composition over time. Each year in each lake had a significantly different community composition, indicating interannual variability in the community composition (Figure 3a-c</w:t>
      </w:r>
      <w:r w:rsidR="00DC7A12">
        <w:t>, Figure S4</w:t>
      </w:r>
      <w:r w:rsidR="00DD7644">
        <w:t xml:space="preserve">). </w:t>
      </w:r>
      <w:r w:rsidR="00217481">
        <w:t xml:space="preserve">We found no evidence of repeating seasonal trends during the stratified summer months in these lakes. </w:t>
      </w:r>
      <w:r w:rsidR="00C33BCD">
        <w:t>Likewise, we examined t</w:t>
      </w:r>
      <w:r w:rsidR="00217481">
        <w:t xml:space="preserve">he abundance trends of </w:t>
      </w:r>
      <w:r w:rsidR="00C33BCD">
        <w:t xml:space="preserve">the most abundant </w:t>
      </w:r>
      <w:r w:rsidR="00217481">
        <w:t xml:space="preserve">individual OTUs </w:t>
      </w:r>
      <w:r w:rsidR="00C33BCD">
        <w:t>and they did not</w:t>
      </w:r>
      <w:r w:rsidR="00217481">
        <w:t xml:space="preserve"> </w:t>
      </w:r>
      <w:r w:rsidR="00C33BCD">
        <w:t xml:space="preserve">seem to </w:t>
      </w:r>
      <w:r w:rsidR="00217481">
        <w:t>repeat each year, even when</w:t>
      </w:r>
      <w:r w:rsidR="005B2AD4">
        <w:t xml:space="preserve"> abundances in each year were</w:t>
      </w:r>
      <w:r w:rsidR="00217481">
        <w:t xml:space="preserve"> normalized using z-scores</w:t>
      </w:r>
      <w:r w:rsidR="00DC7A12">
        <w:t xml:space="preserve"> (Figure S5)</w:t>
      </w:r>
      <w:r w:rsidR="00217481">
        <w:t xml:space="preserve">. </w:t>
      </w:r>
    </w:p>
    <w:p w14:paraId="43841027" w14:textId="73A5FE30" w:rsidR="009B7954" w:rsidRDefault="00EC28F0" w:rsidP="00383CFF">
      <w:pPr>
        <w:spacing w:line="480" w:lineRule="auto"/>
        <w:jc w:val="both"/>
      </w:pPr>
      <w:r>
        <w:rPr>
          <w:noProof/>
        </w:rPr>
        <w:lastRenderedPageBreak/>
        <w:drawing>
          <wp:anchor distT="0" distB="0" distL="114300" distR="114300" simplePos="0" relativeHeight="251669504" behindDoc="1" locked="0" layoutInCell="1" allowOverlap="1" wp14:anchorId="768955C7" wp14:editId="1D3E36F3">
            <wp:simplePos x="0" y="0"/>
            <wp:positionH relativeFrom="margin">
              <wp:posOffset>-590550</wp:posOffset>
            </wp:positionH>
            <wp:positionV relativeFrom="paragraph">
              <wp:posOffset>0</wp:posOffset>
            </wp:positionV>
            <wp:extent cx="6953250" cy="4635500"/>
            <wp:effectExtent l="0" t="0" r="0" b="0"/>
            <wp:wrapTight wrapText="bothSides">
              <wp:wrapPolygon edited="0">
                <wp:start x="0" y="0"/>
                <wp:lineTo x="0" y="21482"/>
                <wp:lineTo x="21541" y="21482"/>
                <wp:lineTo x="21541"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3.png"/>
                    <pic:cNvPicPr/>
                  </pic:nvPicPr>
                  <pic:blipFill>
                    <a:blip r:embed="rId8"/>
                    <a:stretch>
                      <a:fillRect/>
                    </a:stretch>
                  </pic:blipFill>
                  <pic:spPr>
                    <a:xfrm>
                      <a:off x="0" y="0"/>
                      <a:ext cx="6953574" cy="4635716"/>
                    </a:xfrm>
                    <a:prstGeom prst="rect">
                      <a:avLst/>
                    </a:prstGeom>
                  </pic:spPr>
                </pic:pic>
              </a:graphicData>
            </a:graphic>
            <wp14:sizeRelH relativeFrom="margin">
              <wp14:pctWidth>0</wp14:pctWidth>
            </wp14:sizeRelH>
            <wp14:sizeRelV relativeFrom="margin">
              <wp14:pctHeight>0</wp14:pctHeight>
            </wp14:sizeRelV>
          </wp:anchor>
        </w:drawing>
      </w:r>
    </w:p>
    <w:p w14:paraId="3C6C8EBF" w14:textId="236B869D" w:rsidR="009B7954" w:rsidRDefault="00217481" w:rsidP="00383CFF">
      <w:pPr>
        <w:spacing w:line="240" w:lineRule="auto"/>
        <w:jc w:val="both"/>
        <w:rPr>
          <w:rFonts w:cs="Times New Roman"/>
          <w:noProof/>
          <w:szCs w:val="24"/>
        </w:rPr>
      </w:pPr>
      <w:r>
        <w:rPr>
          <w:b/>
        </w:rPr>
        <w:t xml:space="preserve">Figure 3. </w:t>
      </w:r>
      <w:r>
        <w:rPr>
          <w:rFonts w:cs="Times New Roman"/>
          <w:b/>
          <w:noProof/>
          <w:szCs w:val="24"/>
        </w:rPr>
        <w:t>Internannual variability and dispersion by lake</w:t>
      </w:r>
      <w:r w:rsidR="00C91FE3">
        <w:rPr>
          <w:rFonts w:cs="Times New Roman"/>
          <w:b/>
          <w:noProof/>
          <w:szCs w:val="24"/>
        </w:rPr>
        <w:t xml:space="preserve">. </w:t>
      </w:r>
      <w:r w:rsidR="00C91FE3">
        <w:rPr>
          <w:rFonts w:cs="Times New Roman"/>
          <w:noProof/>
          <w:szCs w:val="24"/>
        </w:rPr>
        <w:t>Principal coordinates analysis using weighted</w:t>
      </w:r>
      <w:r w:rsidR="00437869">
        <w:rPr>
          <w:rFonts w:cs="Times New Roman"/>
          <w:noProof/>
          <w:szCs w:val="24"/>
        </w:rPr>
        <w:t xml:space="preserve"> UniFrac as the distance metric</w:t>
      </w:r>
      <w:r w:rsidR="00C91FE3">
        <w:rPr>
          <w:rFonts w:cs="Times New Roman"/>
          <w:noProof/>
          <w:szCs w:val="24"/>
        </w:rPr>
        <w:t xml:space="preserve"> was used to measure the amount of interannual variation in lake hypolimnia</w:t>
      </w:r>
      <w:r>
        <w:rPr>
          <w:rFonts w:cs="Times New Roman"/>
          <w:noProof/>
          <w:szCs w:val="24"/>
        </w:rPr>
        <w:t xml:space="preserve"> (A-C)</w:t>
      </w:r>
      <w:r w:rsidR="00C91FE3">
        <w:rPr>
          <w:rFonts w:cs="Times New Roman"/>
          <w:noProof/>
          <w:szCs w:val="24"/>
        </w:rPr>
        <w:t>. Black crosses indicated the centroid for each year. All hypolimnia showed significant clustering by year</w:t>
      </w:r>
      <w:r w:rsidR="00D61773">
        <w:rPr>
          <w:rFonts w:cs="Times New Roman"/>
          <w:noProof/>
          <w:szCs w:val="24"/>
        </w:rPr>
        <w:t xml:space="preserve"> by PERMANOVA</w:t>
      </w:r>
      <w:r w:rsidR="00C91FE3">
        <w:rPr>
          <w:rFonts w:cs="Times New Roman"/>
          <w:noProof/>
          <w:szCs w:val="24"/>
        </w:rPr>
        <w:t>. Six outliers in Mary Lake from 2007 are not shown, as their coordinate</w:t>
      </w:r>
      <w:r w:rsidR="00673323">
        <w:rPr>
          <w:rFonts w:cs="Times New Roman"/>
          <w:noProof/>
          <w:szCs w:val="24"/>
        </w:rPr>
        <w:t>s lie outside the range specified for consistency between plots</w:t>
      </w:r>
      <w:r w:rsidR="00C91FE3">
        <w:rPr>
          <w:rFonts w:cs="Times New Roman"/>
          <w:noProof/>
          <w:szCs w:val="24"/>
        </w:rPr>
        <w:t xml:space="preserve">; these points were included in the </w:t>
      </w:r>
      <w:r w:rsidR="00835F08">
        <w:rPr>
          <w:rFonts w:cs="Times New Roman"/>
          <w:noProof/>
          <w:szCs w:val="24"/>
        </w:rPr>
        <w:t>PERMANOVA</w:t>
      </w:r>
      <w:r w:rsidR="00437869">
        <w:rPr>
          <w:rFonts w:cs="Times New Roman"/>
          <w:noProof/>
          <w:szCs w:val="24"/>
        </w:rPr>
        <w:t xml:space="preserve"> significance test</w:t>
      </w:r>
      <w:r w:rsidR="00C91FE3">
        <w:rPr>
          <w:rFonts w:cs="Times New Roman"/>
          <w:noProof/>
          <w:szCs w:val="24"/>
        </w:rPr>
        <w:t xml:space="preserve">. </w:t>
      </w:r>
      <w:r w:rsidR="004A6171">
        <w:rPr>
          <w:rFonts w:cs="Times New Roman"/>
          <w:noProof/>
          <w:szCs w:val="24"/>
        </w:rPr>
        <w:t xml:space="preserve">Panel D shows dispersion of </w:t>
      </w:r>
      <w:r w:rsidR="00774C08">
        <w:rPr>
          <w:rFonts w:cs="Times New Roman"/>
          <w:noProof/>
          <w:szCs w:val="24"/>
        </w:rPr>
        <w:t>each lake and layer in a PCoA including all samples</w:t>
      </w:r>
      <w:r w:rsidR="004A6171">
        <w:rPr>
          <w:rFonts w:cs="Times New Roman"/>
          <w:noProof/>
          <w:szCs w:val="24"/>
        </w:rPr>
        <w:t xml:space="preserve"> (Lake abbreviations found in Table 1; E indicates epilimnion and H indicates hypolimnion</w:t>
      </w:r>
      <w:r w:rsidR="009F1636">
        <w:rPr>
          <w:rFonts w:cs="Times New Roman"/>
          <w:noProof/>
          <w:szCs w:val="24"/>
        </w:rPr>
        <w:t>; 6 outliers with distances from the centroid greater than 0.45 were removed</w:t>
      </w:r>
      <w:r w:rsidR="004A6171">
        <w:rPr>
          <w:rFonts w:cs="Times New Roman"/>
          <w:noProof/>
          <w:szCs w:val="24"/>
        </w:rPr>
        <w:t>).</w:t>
      </w:r>
      <w:r w:rsidR="00437869">
        <w:rPr>
          <w:rFonts w:cs="Times New Roman"/>
          <w:noProof/>
          <w:szCs w:val="24"/>
        </w:rPr>
        <w:t xml:space="preserve"> Stars indicate</w:t>
      </w:r>
      <w:r w:rsidR="0098316F">
        <w:rPr>
          <w:rFonts w:cs="Times New Roman"/>
          <w:noProof/>
          <w:szCs w:val="24"/>
        </w:rPr>
        <w:t xml:space="preserve"> significant difference</w:t>
      </w:r>
      <w:r w:rsidR="00437869">
        <w:rPr>
          <w:rFonts w:cs="Times New Roman"/>
          <w:noProof/>
          <w:szCs w:val="24"/>
        </w:rPr>
        <w:t>s</w:t>
      </w:r>
      <w:r w:rsidR="0098316F">
        <w:rPr>
          <w:rFonts w:cs="Times New Roman"/>
          <w:noProof/>
          <w:szCs w:val="24"/>
        </w:rPr>
        <w:t xml:space="preserve"> between layers at p &lt; 0.05 by </w:t>
      </w:r>
      <w:r w:rsidR="00774C08">
        <w:rPr>
          <w:rFonts w:cs="Times New Roman"/>
          <w:noProof/>
          <w:szCs w:val="24"/>
        </w:rPr>
        <w:t>PERMADISP with a Bonferroni correction for multiple pairwise comparisons</w:t>
      </w:r>
      <w:r w:rsidR="0098316F">
        <w:rPr>
          <w:rFonts w:cs="Times New Roman"/>
          <w:noProof/>
          <w:szCs w:val="24"/>
        </w:rPr>
        <w:t>.</w:t>
      </w:r>
      <w:r w:rsidR="004A6171">
        <w:rPr>
          <w:rFonts w:cs="Times New Roman"/>
          <w:noProof/>
          <w:szCs w:val="24"/>
        </w:rPr>
        <w:t xml:space="preserve"> Layers wer</w:t>
      </w:r>
      <w:r w:rsidR="00774C08">
        <w:rPr>
          <w:rFonts w:cs="Times New Roman"/>
          <w:noProof/>
          <w:szCs w:val="24"/>
        </w:rPr>
        <w:t>e signfican</w:t>
      </w:r>
      <w:r w:rsidR="009F1636">
        <w:rPr>
          <w:rFonts w:cs="Times New Roman"/>
          <w:noProof/>
          <w:szCs w:val="24"/>
        </w:rPr>
        <w:t>tly different in TB,</w:t>
      </w:r>
      <w:r w:rsidR="00774C08">
        <w:rPr>
          <w:rFonts w:cs="Times New Roman"/>
          <w:noProof/>
          <w:szCs w:val="24"/>
        </w:rPr>
        <w:t xml:space="preserve"> SS,</w:t>
      </w:r>
      <w:r w:rsidR="009F1636">
        <w:rPr>
          <w:rFonts w:cs="Times New Roman"/>
          <w:noProof/>
          <w:szCs w:val="24"/>
        </w:rPr>
        <w:t xml:space="preserve"> and MA.</w:t>
      </w:r>
      <w:r w:rsidR="00774C08">
        <w:rPr>
          <w:rFonts w:cs="Times New Roman"/>
          <w:noProof/>
          <w:szCs w:val="24"/>
        </w:rPr>
        <w:t xml:space="preserve"> </w:t>
      </w:r>
      <w:r w:rsidR="004A6171">
        <w:rPr>
          <w:rFonts w:cs="Times New Roman"/>
          <w:noProof/>
          <w:szCs w:val="24"/>
        </w:rPr>
        <w:t>No significant differences in dispersion between layers in the polymictic lakes (CB, FB, and WS), meromictic</w:t>
      </w:r>
      <w:r w:rsidR="009F1636">
        <w:rPr>
          <w:rFonts w:cs="Times New Roman"/>
          <w:noProof/>
          <w:szCs w:val="24"/>
        </w:rPr>
        <w:t xml:space="preserve"> lake HK, </w:t>
      </w:r>
      <w:r w:rsidR="00774C08">
        <w:rPr>
          <w:rFonts w:cs="Times New Roman"/>
          <w:noProof/>
          <w:szCs w:val="24"/>
        </w:rPr>
        <w:t>or NS, a dimictic lake with an additional artificial mixing event</w:t>
      </w:r>
      <w:r w:rsidR="004A6171">
        <w:rPr>
          <w:rFonts w:cs="Times New Roman"/>
          <w:noProof/>
          <w:szCs w:val="24"/>
        </w:rPr>
        <w:t xml:space="preserve">. </w:t>
      </w:r>
    </w:p>
    <w:p w14:paraId="2BAD026A" w14:textId="77777777" w:rsidR="004A6171" w:rsidRDefault="004A6171" w:rsidP="00383CFF">
      <w:pPr>
        <w:spacing w:line="240" w:lineRule="auto"/>
        <w:jc w:val="both"/>
        <w:rPr>
          <w:rFonts w:cs="Times New Roman"/>
          <w:noProof/>
          <w:szCs w:val="24"/>
        </w:rPr>
      </w:pPr>
    </w:p>
    <w:p w14:paraId="7548450F" w14:textId="436B7DCA" w:rsidR="004A6171" w:rsidRDefault="004A6171" w:rsidP="00383CFF">
      <w:pPr>
        <w:spacing w:line="240" w:lineRule="auto"/>
        <w:jc w:val="both"/>
        <w:rPr>
          <w:rFonts w:cs="Times New Roman"/>
          <w:noProof/>
          <w:szCs w:val="24"/>
        </w:rPr>
      </w:pPr>
    </w:p>
    <w:p w14:paraId="708E36F3" w14:textId="01772B9B" w:rsidR="004A6171" w:rsidRDefault="004A6171" w:rsidP="00383CFF">
      <w:pPr>
        <w:spacing w:line="480" w:lineRule="auto"/>
        <w:jc w:val="both"/>
        <w:rPr>
          <w:rFonts w:cs="Times New Roman"/>
          <w:noProof/>
          <w:szCs w:val="24"/>
        </w:rPr>
      </w:pPr>
      <w:r>
        <w:rPr>
          <w:rFonts w:cs="Times New Roman"/>
          <w:noProof/>
          <w:szCs w:val="24"/>
        </w:rPr>
        <w:lastRenderedPageBreak/>
        <w:tab/>
        <w:t xml:space="preserve">Varibility can also be assessed by measuring the dispersion of groups in PCoA. Dispersion is the distance of each point from the centroid of a group on an ordination plot. This analysis showed that layers had significantly different </w:t>
      </w:r>
      <w:r w:rsidR="00863976">
        <w:rPr>
          <w:rFonts w:cs="Times New Roman"/>
          <w:noProof/>
          <w:szCs w:val="24"/>
        </w:rPr>
        <w:t xml:space="preserve">degrees of </w:t>
      </w:r>
      <w:r>
        <w:rPr>
          <w:rFonts w:cs="Times New Roman"/>
          <w:noProof/>
          <w:szCs w:val="24"/>
        </w:rPr>
        <w:t>dispersion in two of the dimictic lakes (Trout Bog and South Sparkling Bog) and a meromictic lake (Mary Lake)</w:t>
      </w:r>
      <w:r w:rsidR="00863976">
        <w:rPr>
          <w:rFonts w:cs="Times New Roman"/>
          <w:noProof/>
          <w:szCs w:val="24"/>
        </w:rPr>
        <w:t xml:space="preserve"> (Figure 3d)</w:t>
      </w:r>
      <w:r>
        <w:rPr>
          <w:rFonts w:cs="Times New Roman"/>
          <w:noProof/>
          <w:szCs w:val="24"/>
        </w:rPr>
        <w:t>.</w:t>
      </w:r>
      <w:r w:rsidR="009F1636">
        <w:rPr>
          <w:rFonts w:cs="Times New Roman"/>
          <w:noProof/>
          <w:szCs w:val="24"/>
        </w:rPr>
        <w:t xml:space="preserve"> Two outliers in Mary Lake were removed; these dates showed different community compositions dominated by few taxa, likely the result of a bloom event.</w:t>
      </w:r>
      <w:r>
        <w:rPr>
          <w:rFonts w:cs="Times New Roman"/>
          <w:noProof/>
          <w:szCs w:val="24"/>
        </w:rPr>
        <w:t xml:space="preserve"> </w:t>
      </w:r>
      <w:r w:rsidR="009F1636">
        <w:rPr>
          <w:rFonts w:cs="Times New Roman"/>
          <w:noProof/>
          <w:szCs w:val="24"/>
        </w:rPr>
        <w:t>Dispersion</w:t>
      </w:r>
      <w:r>
        <w:rPr>
          <w:rFonts w:cs="Times New Roman"/>
          <w:noProof/>
          <w:szCs w:val="24"/>
        </w:rPr>
        <w:t xml:space="preserve"> was not significantly different in the polymictic lakes, dimictic North Sparkling Bog, and meromictic Hell’s Kitchen.</w:t>
      </w:r>
      <w:r w:rsidR="00D23D90">
        <w:rPr>
          <w:rFonts w:cs="Times New Roman"/>
          <w:noProof/>
          <w:szCs w:val="24"/>
        </w:rPr>
        <w:t xml:space="preserve"> North Sparkling Bog likely did</w:t>
      </w:r>
      <w:r>
        <w:rPr>
          <w:rFonts w:cs="Times New Roman"/>
          <w:noProof/>
          <w:szCs w:val="24"/>
        </w:rPr>
        <w:t xml:space="preserve"> not </w:t>
      </w:r>
      <w:r w:rsidR="00D23D90">
        <w:rPr>
          <w:rFonts w:cs="Times New Roman"/>
          <w:noProof/>
          <w:szCs w:val="24"/>
        </w:rPr>
        <w:t xml:space="preserve">have </w:t>
      </w:r>
      <w:r>
        <w:rPr>
          <w:rFonts w:cs="Times New Roman"/>
          <w:noProof/>
          <w:szCs w:val="24"/>
        </w:rPr>
        <w:t>significant differences between layers because it was artificially mixed during stratificatio</w:t>
      </w:r>
      <w:r w:rsidR="006139B4">
        <w:rPr>
          <w:rFonts w:cs="Times New Roman"/>
          <w:noProof/>
          <w:szCs w:val="24"/>
        </w:rPr>
        <w:t xml:space="preserve">n in 2008 </w:t>
      </w:r>
      <w:r w:rsidR="006139B4">
        <w:rPr>
          <w:rFonts w:cs="Times New Roman"/>
          <w:noProof/>
          <w:szCs w:val="24"/>
        </w:rPr>
        <w:fldChar w:fldCharType="begin" w:fldLock="1"/>
      </w:r>
      <w:r w:rsidR="00103BCA">
        <w:rPr>
          <w:rFonts w:cs="Times New Roman"/>
          <w:noProof/>
          <w:szCs w:val="24"/>
        </w:rPr>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plainTextFormattedCitation" : "(11)", "previouslyFormattedCitation" : "(11)" }, "properties" : { "noteIndex" : 0 }, "schema" : "https://github.com/citation-style-language/schema/raw/master/csl-citation.json" }</w:instrText>
      </w:r>
      <w:r w:rsidR="006139B4">
        <w:rPr>
          <w:rFonts w:cs="Times New Roman"/>
          <w:noProof/>
          <w:szCs w:val="24"/>
        </w:rPr>
        <w:fldChar w:fldCharType="separate"/>
      </w:r>
      <w:r w:rsidR="00103BCA" w:rsidRPr="00103BCA">
        <w:rPr>
          <w:rFonts w:cs="Times New Roman"/>
          <w:noProof/>
          <w:szCs w:val="24"/>
        </w:rPr>
        <w:t>(11)</w:t>
      </w:r>
      <w:r w:rsidR="006139B4">
        <w:rPr>
          <w:rFonts w:cs="Times New Roman"/>
          <w:noProof/>
          <w:szCs w:val="24"/>
        </w:rPr>
        <w:fldChar w:fldCharType="end"/>
      </w:r>
      <w:r w:rsidR="00D23D90">
        <w:rPr>
          <w:rFonts w:cs="Times New Roman"/>
          <w:noProof/>
          <w:szCs w:val="24"/>
        </w:rPr>
        <w:t>, essentially making it</w:t>
      </w:r>
      <w:r>
        <w:rPr>
          <w:rFonts w:cs="Times New Roman"/>
          <w:noProof/>
          <w:szCs w:val="24"/>
        </w:rPr>
        <w:t xml:space="preserve"> polymictic for one year. </w:t>
      </w:r>
      <w:r w:rsidR="005245FD">
        <w:rPr>
          <w:rFonts w:cs="Times New Roman"/>
          <w:noProof/>
          <w:szCs w:val="24"/>
        </w:rPr>
        <w:t xml:space="preserve">Hell’s Kitchen has only one year of sampling, which may prevent detection of significance. </w:t>
      </w:r>
      <w:r w:rsidR="00D23D90">
        <w:rPr>
          <w:rFonts w:cs="Times New Roman"/>
          <w:noProof/>
          <w:szCs w:val="24"/>
        </w:rPr>
        <w:t>When dispersion between layers was significant, the epilimnion wa</w:t>
      </w:r>
      <w:r>
        <w:rPr>
          <w:rFonts w:cs="Times New Roman"/>
          <w:noProof/>
          <w:szCs w:val="24"/>
        </w:rPr>
        <w:t>s on a</w:t>
      </w:r>
      <w:r w:rsidR="00D23D90">
        <w:rPr>
          <w:rFonts w:cs="Times New Roman"/>
          <w:noProof/>
          <w:szCs w:val="24"/>
        </w:rPr>
        <w:t>verage more dispersed than the hypo</w:t>
      </w:r>
      <w:r>
        <w:rPr>
          <w:rFonts w:cs="Times New Roman"/>
          <w:noProof/>
          <w:szCs w:val="24"/>
        </w:rPr>
        <w:t>limnion, indicating higher variability. This is consistent with previously published</w:t>
      </w:r>
      <w:r w:rsidR="00D23D90">
        <w:rPr>
          <w:rFonts w:cs="Times New Roman"/>
          <w:noProof/>
          <w:szCs w:val="24"/>
        </w:rPr>
        <w:t xml:space="preserve"> results, and confirms that epi</w:t>
      </w:r>
      <w:r>
        <w:rPr>
          <w:rFonts w:cs="Times New Roman"/>
          <w:noProof/>
          <w:szCs w:val="24"/>
        </w:rPr>
        <w:t>limni</w:t>
      </w:r>
      <w:r w:rsidR="00D23D90">
        <w:rPr>
          <w:rFonts w:cs="Times New Roman"/>
          <w:noProof/>
          <w:szCs w:val="24"/>
        </w:rPr>
        <w:t>a are more variable than hypo</w:t>
      </w:r>
      <w:r>
        <w:rPr>
          <w:rFonts w:cs="Times New Roman"/>
          <w:noProof/>
          <w:szCs w:val="24"/>
        </w:rPr>
        <w:t>limnia.</w:t>
      </w:r>
    </w:p>
    <w:p w14:paraId="1ADEF4B4" w14:textId="77777777" w:rsidR="004A6171" w:rsidRDefault="0098316F" w:rsidP="00383CFF">
      <w:pPr>
        <w:pStyle w:val="Heading2"/>
        <w:jc w:val="both"/>
        <w:rPr>
          <w:noProof/>
        </w:rPr>
      </w:pPr>
      <w:r>
        <w:rPr>
          <w:noProof/>
        </w:rPr>
        <w:t>The core community of bog lakes</w:t>
      </w:r>
    </w:p>
    <w:p w14:paraId="765E4A92" w14:textId="2D3B9506" w:rsidR="008311BE" w:rsidRDefault="0098316F" w:rsidP="00383CFF">
      <w:pPr>
        <w:spacing w:line="480" w:lineRule="auto"/>
        <w:jc w:val="both"/>
      </w:pPr>
      <w:r>
        <w:tab/>
        <w:t xml:space="preserve">One of the goals of this study was to determine the core bacterial community of bog lakes in general, and </w:t>
      </w:r>
      <w:r w:rsidR="001F1D37">
        <w:t>to determine if mixing regime affects core community membership</w:t>
      </w:r>
      <w:r>
        <w:t>. Ou</w:t>
      </w:r>
      <w:r w:rsidR="001F1D37">
        <w:t xml:space="preserve">r previous analyses </w:t>
      </w:r>
      <w:r>
        <w:t xml:space="preserve">showed that </w:t>
      </w:r>
      <w:r w:rsidR="00ED5157">
        <w:t>community composition wa</w:t>
      </w:r>
      <w:r>
        <w:t>s distinct in each layer and lake</w:t>
      </w:r>
      <w:r w:rsidR="001F1D37">
        <w:t xml:space="preserve"> (Figure 2)</w:t>
      </w:r>
      <w:r>
        <w:t xml:space="preserve">, while </w:t>
      </w:r>
      <w:r w:rsidR="00385C5B">
        <w:t>substantial</w:t>
      </w:r>
      <w:r>
        <w:t xml:space="preserve"> variability </w:t>
      </w:r>
      <w:r w:rsidR="001F1D37">
        <w:t>was observed</w:t>
      </w:r>
      <w:r>
        <w:t xml:space="preserve"> within the same lake and layer</w:t>
      </w:r>
      <w:r w:rsidR="001F1D37">
        <w:t xml:space="preserve"> (Figure 3)</w:t>
      </w:r>
      <w:r>
        <w:t xml:space="preserve">. </w:t>
      </w:r>
      <w:r w:rsidR="001F1D37">
        <w:t xml:space="preserve">This prompted us to ask whether we had adequately sampled through time and space in order to fully census the lakes. </w:t>
      </w:r>
      <w:r>
        <w:t xml:space="preserve">Still, rarefaction curves generated for the entire dataset and for each layer begin to level off, suggesting that we have </w:t>
      </w:r>
      <w:r w:rsidR="001F1D37">
        <w:t xml:space="preserve">indeed </w:t>
      </w:r>
      <w:r>
        <w:t>sampled the majority of taxa fou</w:t>
      </w:r>
      <w:r w:rsidR="008311BE">
        <w:t>nd in our study sites</w:t>
      </w:r>
      <w:r w:rsidR="00385C5B">
        <w:t xml:space="preserve"> (Figure S</w:t>
      </w:r>
      <w:r w:rsidR="00DC7A12">
        <w:t>6</w:t>
      </w:r>
      <w:r w:rsidR="00385C5B">
        <w:t>)</w:t>
      </w:r>
      <w:r w:rsidR="008311BE">
        <w:t>. T</w:t>
      </w:r>
      <w:r>
        <w:t>o identify the taxa that comprise the bog lake</w:t>
      </w:r>
      <w:r w:rsidR="00ED5157">
        <w:t xml:space="preserve"> core community</w:t>
      </w:r>
      <w:r>
        <w:t>, we defined “core”</w:t>
      </w:r>
      <w:r w:rsidR="008311BE">
        <w:t xml:space="preserve"> as being present in 90</w:t>
      </w:r>
      <w:r>
        <w:t xml:space="preserve">% of a group of </w:t>
      </w:r>
      <w:r w:rsidR="008311BE">
        <w:t>samples, regardless of abundance</w:t>
      </w:r>
      <w:r w:rsidR="001F1D37">
        <w:t xml:space="preserve"> in the fully curated dataset</w:t>
      </w:r>
      <w:r w:rsidR="008311BE">
        <w:t xml:space="preserve">. Four OTUs met this criteria for all samples in the dataset: OTU0076 (bacI-A1), OTU0097 (PnecC), OTU0813 </w:t>
      </w:r>
      <w:r w:rsidR="008311BE">
        <w:lastRenderedPageBreak/>
        <w:t xml:space="preserve">(acI-B2), and OTU0678 (LD28). These </w:t>
      </w:r>
      <w:r w:rsidR="001F1D37">
        <w:t>taxa were therefore also core to</w:t>
      </w:r>
      <w:r w:rsidR="008311BE">
        <w:t xml:space="preserve"> both epilimnia and hypolimnia.  Additional </w:t>
      </w:r>
      <w:r w:rsidR="001F1D37">
        <w:t>taxa core to</w:t>
      </w:r>
      <w:r w:rsidR="008311BE">
        <w:t xml:space="preserve"> epilimnia also included OTU0004 (betI), OTU0184 (acI-B3), OTU0472 (Lhab-A4), and OTU0522 (alfI-A1), while additional </w:t>
      </w:r>
      <w:r w:rsidR="00025474">
        <w:t xml:space="preserve">hypolimnia </w:t>
      </w:r>
      <w:r w:rsidR="008311BE">
        <w:t>core taxa included OTU0042 (Rhodo), OTU0053 (unclassified Verrucomicrobia), and OTU0189 (acI-B2).</w:t>
      </w:r>
    </w:p>
    <w:p w14:paraId="1A5FB130" w14:textId="28004F47" w:rsidR="0098316F" w:rsidRDefault="008311BE" w:rsidP="00383CFF">
      <w:pPr>
        <w:spacing w:line="480" w:lineRule="auto"/>
        <w:jc w:val="both"/>
      </w:pPr>
      <w:r>
        <w:tab/>
      </w:r>
      <w:r w:rsidR="00603D46">
        <w:t>W</w:t>
      </w:r>
      <w:r>
        <w:t xml:space="preserve">e performed the same core analysis </w:t>
      </w:r>
      <w:r w:rsidR="001F1D37">
        <w:t>after</w:t>
      </w:r>
      <w:r>
        <w:t xml:space="preserve"> combining OTUs </w:t>
      </w:r>
      <w:r w:rsidR="001F1D37">
        <w:t>assigned to the same tribe</w:t>
      </w:r>
      <w:r w:rsidR="00913A4E">
        <w:t xml:space="preserve"> (defined by 9</w:t>
      </w:r>
      <w:r w:rsidR="001F1D37">
        <w:t>7</w:t>
      </w:r>
      <w:r w:rsidR="006139B4">
        <w:t>% nucleotide similarity in the</w:t>
      </w:r>
      <w:r w:rsidR="00913A4E">
        <w:t xml:space="preserve"> full length</w:t>
      </w:r>
      <w:r w:rsidR="001F1D37">
        <w:t xml:space="preserve"> </w:t>
      </w:r>
      <w:r w:rsidR="00913A4E">
        <w:t>16S region</w:t>
      </w:r>
      <w:r w:rsidR="001F1D37">
        <w:t xml:space="preserve"> and phylogenetic branch structure</w:t>
      </w:r>
      <w:r w:rsidR="00913A4E">
        <w:t>)</w:t>
      </w:r>
      <w:r w:rsidR="001F1D37">
        <w:t xml:space="preserve"> into new groups. This revealed that certain tribes were core to the entire dataset or thermal layer even though their member </w:t>
      </w:r>
      <w:r w:rsidR="005245FD">
        <w:t>OTUs were specific to certain sites</w:t>
      </w:r>
      <w:r>
        <w:t xml:space="preserve">. </w:t>
      </w:r>
      <w:r w:rsidR="00E82ACD">
        <w:t xml:space="preserve">Notably, some OTUs were endemic to specific lakes, even though their corresponding tribe was found in multiple lakes/layers. </w:t>
      </w:r>
      <w:r w:rsidR="00C8344B">
        <w:t xml:space="preserve">OTUs not classified at the tribe level were not included. </w:t>
      </w:r>
      <w:r>
        <w:t xml:space="preserve">Results were similar to those </w:t>
      </w:r>
      <w:r w:rsidR="001F1D37">
        <w:t xml:space="preserve">observed </w:t>
      </w:r>
      <w:r>
        <w:t>at the OTU level</w:t>
      </w:r>
      <w:r w:rsidR="001F1D37">
        <w:t>, but yielded more core taxa</w:t>
      </w:r>
      <w:r>
        <w:t xml:space="preserve">. </w:t>
      </w:r>
      <w:r w:rsidR="001F1D37">
        <w:t>Tribes core to</w:t>
      </w:r>
      <w:r>
        <w:t xml:space="preserve"> all samples included bacI-A1, PnecC, acI-B2, and LD28, but also betIII-A1 and acI-B4. In epilimnia, the core tribes were bacI-A1, PnecC, betIII-A1, acI-B3, acI-B2, Lhab-A4, alfI-A1, LD28, and acI-B4, while in hypolimnia, they were Rhodo, bacI-A1, PnecC, betIII-A1, acI-B2</w:t>
      </w:r>
      <w:r w:rsidR="00C8344B">
        <w:t xml:space="preserve">, and acI-B4. </w:t>
      </w:r>
      <w:r w:rsidR="0098316F">
        <w:t xml:space="preserve"> </w:t>
      </w:r>
      <w:r w:rsidR="00C8344B">
        <w:t>These</w:t>
      </w:r>
      <w:r w:rsidR="00F96203">
        <w:t xml:space="preserve"> results show that despite lake-to-lake </w:t>
      </w:r>
      <w:r w:rsidR="00C8344B">
        <w:t>differences and interannual variability, there are bacterial taxa that are consistently present in bog lakes.</w:t>
      </w:r>
    </w:p>
    <w:p w14:paraId="641D3283" w14:textId="134AF702" w:rsidR="00C8344B" w:rsidRDefault="00C8344B" w:rsidP="00383CFF">
      <w:pPr>
        <w:spacing w:line="480" w:lineRule="auto"/>
        <w:jc w:val="both"/>
      </w:pPr>
      <w:r>
        <w:tab/>
      </w:r>
      <w:r w:rsidR="00474A6E">
        <w:t>Principal coordinates analysis</w:t>
      </w:r>
      <w:r w:rsidR="007655CF">
        <w:t xml:space="preserve"> </w:t>
      </w:r>
      <w:r w:rsidR="00474A6E">
        <w:t>suggested that samples clustered</w:t>
      </w:r>
      <w:r w:rsidR="001F1D37">
        <w:t xml:space="preserve"> also</w:t>
      </w:r>
      <w:r w:rsidR="00474A6E">
        <w:t xml:space="preserve"> by mixing regime </w:t>
      </w:r>
      <w:r w:rsidR="001F1D37">
        <w:t>(Figure 2)</w:t>
      </w:r>
      <w:r w:rsidR="007655CF">
        <w:t xml:space="preserve">. </w:t>
      </w:r>
      <w:r w:rsidR="001F1D37">
        <w:t>We thus evaluated</w:t>
      </w:r>
      <w:r w:rsidR="007655CF">
        <w:t xml:space="preserve"> Venn diagrams of OTUs shared and unique to each mixing regime</w:t>
      </w:r>
      <w:r w:rsidR="001F1D37">
        <w:t xml:space="preserve"> to better visualize the overlap in community composition</w:t>
      </w:r>
      <w:r w:rsidR="007655CF">
        <w:t xml:space="preserve"> (Figure 4). In this analysis, an OTU needs to </w:t>
      </w:r>
      <w:r w:rsidR="00003FF6">
        <w:t xml:space="preserve">have </w:t>
      </w:r>
      <w:r w:rsidR="007655CF">
        <w:t>appear</w:t>
      </w:r>
      <w:r w:rsidR="00003FF6">
        <w:t>ed</w:t>
      </w:r>
      <w:r w:rsidR="007655CF">
        <w:t xml:space="preserve"> in only one sample at any abundance </w:t>
      </w:r>
      <w:r w:rsidR="001F1D37">
        <w:t xml:space="preserve">level </w:t>
      </w:r>
      <w:r w:rsidR="007655CF">
        <w:t>to be considered present. In both epilimnia and h</w:t>
      </w:r>
      <w:r w:rsidR="00003FF6">
        <w:t>ypolimnia, meromictic lakes had</w:t>
      </w:r>
      <w:r w:rsidR="007655CF">
        <w:t xml:space="preserve"> the greatest numbers </w:t>
      </w:r>
      <w:r w:rsidR="00003FF6">
        <w:t xml:space="preserve">of </w:t>
      </w:r>
      <w:r w:rsidR="007655CF">
        <w:t xml:space="preserve">unique </w:t>
      </w:r>
      <w:r w:rsidR="00003FF6">
        <w:t>OTUs while polymictic lakes had</w:t>
      </w:r>
      <w:r w:rsidR="007655CF">
        <w:t xml:space="preserve"> the least, consistent with the differences in richness between lakes </w:t>
      </w:r>
      <w:r w:rsidR="00003FF6">
        <w:t>(</w:t>
      </w:r>
      <w:r w:rsidR="007655CF">
        <w:t>Figure 1</w:t>
      </w:r>
      <w:r w:rsidR="00003FF6">
        <w:t>)</w:t>
      </w:r>
      <w:r w:rsidR="007655CF">
        <w:t>. Meromictic and dimictic lakes share</w:t>
      </w:r>
      <w:r w:rsidR="00E07062">
        <w:t>d</w:t>
      </w:r>
      <w:r w:rsidR="007655CF">
        <w:t xml:space="preserve"> the most OTUs </w:t>
      </w:r>
      <w:r w:rsidR="001F1D37">
        <w:t>regardless of</w:t>
      </w:r>
      <w:r w:rsidR="007655CF">
        <w:t xml:space="preserve"> layers, followed by dimictic </w:t>
      </w:r>
      <w:r w:rsidR="007655CF">
        <w:lastRenderedPageBreak/>
        <w:t xml:space="preserve">and polymictic lakes, and then by meromictic and polymictic lakes. This suggests that there is a gradient of </w:t>
      </w:r>
      <w:r w:rsidR="00E07062">
        <w:t xml:space="preserve">shared </w:t>
      </w:r>
      <w:r w:rsidR="007655CF">
        <w:t xml:space="preserve">community </w:t>
      </w:r>
      <w:r w:rsidR="00351011">
        <w:t>membership</w:t>
      </w:r>
      <w:r w:rsidR="007655CF">
        <w:t xml:space="preserve"> across mixing frequencies.</w:t>
      </w:r>
    </w:p>
    <w:p w14:paraId="4F27AEA5" w14:textId="77777777" w:rsidR="004715CA" w:rsidRDefault="004715CA" w:rsidP="00383CFF">
      <w:pPr>
        <w:spacing w:line="480" w:lineRule="auto"/>
        <w:jc w:val="both"/>
      </w:pPr>
    </w:p>
    <w:p w14:paraId="4063CEBA" w14:textId="1F810BDE" w:rsidR="004715CA" w:rsidRDefault="001A706E" w:rsidP="00383CFF">
      <w:pPr>
        <w:spacing w:line="480" w:lineRule="auto"/>
        <w:jc w:val="both"/>
      </w:pPr>
      <w:r>
        <w:rPr>
          <w:noProof/>
        </w:rPr>
        <w:drawing>
          <wp:inline distT="0" distB="0" distL="0" distR="0" wp14:anchorId="34B10762" wp14:editId="5111831B">
            <wp:extent cx="5686425" cy="295273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png"/>
                    <pic:cNvPicPr/>
                  </pic:nvPicPr>
                  <pic:blipFill>
                    <a:blip r:embed="rId9">
                      <a:extLst>
                        <a:ext uri="{28A0092B-C50C-407E-A947-70E740481C1C}">
                          <a14:useLocalDpi xmlns:a14="http://schemas.microsoft.com/office/drawing/2010/main" val="0"/>
                        </a:ext>
                      </a:extLst>
                    </a:blip>
                    <a:stretch>
                      <a:fillRect/>
                    </a:stretch>
                  </pic:blipFill>
                  <pic:spPr>
                    <a:xfrm>
                      <a:off x="0" y="0"/>
                      <a:ext cx="5706754" cy="2963291"/>
                    </a:xfrm>
                    <a:prstGeom prst="rect">
                      <a:avLst/>
                    </a:prstGeom>
                  </pic:spPr>
                </pic:pic>
              </a:graphicData>
            </a:graphic>
          </wp:inline>
        </w:drawing>
      </w:r>
    </w:p>
    <w:p w14:paraId="4FFE86CB" w14:textId="2CF83500" w:rsidR="004715CA" w:rsidRPr="004B6FB8" w:rsidRDefault="00BF1911" w:rsidP="00383CFF">
      <w:pPr>
        <w:spacing w:line="240" w:lineRule="auto"/>
        <w:jc w:val="both"/>
      </w:pPr>
      <w:r>
        <w:rPr>
          <w:b/>
        </w:rPr>
        <w:t xml:space="preserve">Figure 4. Numbers of unique and shared OTUs by mixing regime. </w:t>
      </w:r>
      <w:r w:rsidR="00A77E51">
        <w:t xml:space="preserve">To better understand how </w:t>
      </w:r>
      <w:r w:rsidR="00351011">
        <w:t xml:space="preserve">shared </w:t>
      </w:r>
      <w:r w:rsidR="00A77E51">
        <w:t xml:space="preserve">community </w:t>
      </w:r>
      <w:r w:rsidR="00351011">
        <w:t>membership</w:t>
      </w:r>
      <w:r w:rsidR="00A77E51">
        <w:t xml:space="preserve"> differs by mixing regime, we quantified the number of shared and unique OTUs in each category. An OTU needs only to appear in one sample at any abundance to be considered present in a category. We found that in both layers, meromictic lakes have the greatest numbers of unique OTUs and polymictic lakes have the least. Meromictic and dimictic lakes share the most OTUs, while meromictic and polymictic lakes share the least. Dimictic lakes share more OTUs with meromictic lakes than with polymictic lakes.</w:t>
      </w:r>
    </w:p>
    <w:p w14:paraId="7E5E7643" w14:textId="77777777" w:rsidR="0033104B" w:rsidRDefault="0033104B" w:rsidP="00383CFF">
      <w:pPr>
        <w:spacing w:line="480" w:lineRule="auto"/>
        <w:jc w:val="both"/>
      </w:pPr>
    </w:p>
    <w:p w14:paraId="7285EFB0" w14:textId="4312A6A9" w:rsidR="007655CF" w:rsidRDefault="007655CF" w:rsidP="00383CFF">
      <w:pPr>
        <w:spacing w:line="480" w:lineRule="auto"/>
        <w:jc w:val="both"/>
      </w:pPr>
      <w:r>
        <w:tab/>
        <w:t xml:space="preserve">We next used indicator analysis to identify the taxa unique to each mixing regime. Indicator analysis is a statistical method used to determine if taxa are found significantly more often in certain pre-determined groups of samples than in others. In this case, the groups were defined by mixing regime, and normalization was applied to account for different numbers of samples in each group.  </w:t>
      </w:r>
      <w:r w:rsidR="001504E8">
        <w:t xml:space="preserve">OTUs were </w:t>
      </w:r>
      <w:r w:rsidR="001F1D37">
        <w:t>grouped</w:t>
      </w:r>
      <w:r w:rsidR="001504E8">
        <w:t xml:space="preserve"> at every taxonomic level, and all taxonomic levels were run in the indictor analysis at once to account for differences in the ability of these levels</w:t>
      </w:r>
      <w:r w:rsidR="001F1D37">
        <w:t xml:space="preserve"> to serve</w:t>
      </w:r>
      <w:r w:rsidR="001504E8">
        <w:t xml:space="preserve"> as </w:t>
      </w:r>
      <w:r w:rsidR="001504E8">
        <w:lastRenderedPageBreak/>
        <w:t xml:space="preserve">indicators (for example, the order Actinomycetales is a </w:t>
      </w:r>
      <w:r w:rsidR="006139B4">
        <w:t>stronger</w:t>
      </w:r>
      <w:r w:rsidR="001504E8">
        <w:t xml:space="preserve"> indicator of polymictic </w:t>
      </w:r>
      <w:r w:rsidR="006139B4">
        <w:t xml:space="preserve">lakes </w:t>
      </w:r>
      <w:r w:rsidR="001504E8">
        <w:t>than the phylum Actinobacteria). An abundance threshold of 500 reads was imposed on each taxonomic group. The full table of results</w:t>
      </w:r>
      <w:r w:rsidR="001F1D37">
        <w:t xml:space="preserve"> from the indicator analysis is</w:t>
      </w:r>
      <w:r w:rsidR="001504E8">
        <w:t xml:space="preserve"> available in the supplemental material, while a few indicator taxa of interest are highlighted here. </w:t>
      </w:r>
    </w:p>
    <w:p w14:paraId="6A73097B" w14:textId="153358F2" w:rsidR="001504E8" w:rsidRDefault="001504E8" w:rsidP="00383CFF">
      <w:pPr>
        <w:spacing w:line="480" w:lineRule="auto"/>
        <w:jc w:val="both"/>
      </w:pPr>
      <w:r>
        <w:tab/>
        <w:t xml:space="preserve">The </w:t>
      </w:r>
      <w:r w:rsidR="001F1D37">
        <w:t>lineage</w:t>
      </w:r>
      <w:r>
        <w:t xml:space="preserve"> acI is a ubiquitous freshwater group, with specific </w:t>
      </w:r>
      <w:r w:rsidR="001F1D37">
        <w:t>clades</w:t>
      </w:r>
      <w:r>
        <w:t xml:space="preserve"> and tribes showing a preference for bog lakes in previous studies</w:t>
      </w:r>
      <w:r w:rsidR="006139B4">
        <w:t xml:space="preserve"> </w:t>
      </w:r>
      <w:r w:rsidR="006139B4">
        <w:fldChar w:fldCharType="begin" w:fldLock="1"/>
      </w:r>
      <w:r w:rsidR="006F4646">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id" : "ITEM-2",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2",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mendeley" : { "formattedCitation" : "(19, 20)", "plainTextFormattedCitation" : "(19, 20)", "previouslyFormattedCitation" : "(19, 20)" }, "properties" : { "noteIndex" : 0 }, "schema" : "https://github.com/citation-style-language/schema/raw/master/csl-citation.json" }</w:instrText>
      </w:r>
      <w:r w:rsidR="006139B4">
        <w:fldChar w:fldCharType="separate"/>
      </w:r>
      <w:r w:rsidR="00103BCA" w:rsidRPr="00103BCA">
        <w:rPr>
          <w:noProof/>
        </w:rPr>
        <w:t>(19, 20)</w:t>
      </w:r>
      <w:r w:rsidR="006139B4">
        <w:fldChar w:fldCharType="end"/>
      </w:r>
      <w:r>
        <w:t xml:space="preserve">. Our dataset shows a further distinction of acI by mixing regime in epilimnia; </w:t>
      </w:r>
      <w:r w:rsidR="00AF29A1">
        <w:t xml:space="preserve">acI-A tribes </w:t>
      </w:r>
      <w:r w:rsidR="001F1D37">
        <w:t>were</w:t>
      </w:r>
      <w:r w:rsidR="00AF29A1">
        <w:t xml:space="preserve"> found predominantly in meromictic lakes, with exception of Phila, which is an indicator of polymictic lakes</w:t>
      </w:r>
      <w:r>
        <w:t xml:space="preserve">. </w:t>
      </w:r>
      <w:r w:rsidR="00AF29A1">
        <w:t xml:space="preserve">Tribes of acI-B, particularly OTUs belonging to acI-B2, </w:t>
      </w:r>
      <w:r w:rsidR="001F1D37">
        <w:t>were</w:t>
      </w:r>
      <w:r w:rsidR="00AF29A1">
        <w:t xml:space="preserve"> indicators of dimictic lakes. </w:t>
      </w:r>
      <w:r>
        <w:t>Methylophil</w:t>
      </w:r>
      <w:r w:rsidR="001F1D37">
        <w:t>ales, a putative methylotroph, wa</w:t>
      </w:r>
      <w:r>
        <w:t xml:space="preserve">s </w:t>
      </w:r>
      <w:r w:rsidR="00AF29A1">
        <w:t xml:space="preserve">also </w:t>
      </w:r>
      <w:r>
        <w:t xml:space="preserve">an indicator of dimictic </w:t>
      </w:r>
      <w:r w:rsidR="00AF29A1">
        <w:t>lakes</w:t>
      </w:r>
      <w:r>
        <w:t xml:space="preserve">, </w:t>
      </w:r>
      <w:r w:rsidR="001F1D37">
        <w:t>as wa</w:t>
      </w:r>
      <w:r w:rsidR="00AF29A1">
        <w:t>s putative sulfate reducer Desulfobulbaceae. The phyla</w:t>
      </w:r>
      <w:r w:rsidR="009F6A15">
        <w:t xml:space="preserve"> Planctomyces, Omnitrophica (formerly OP3), OP8, and Verrucomicrobia</w:t>
      </w:r>
      <w:r w:rsidR="001F1D37">
        <w:t xml:space="preserve"> were</w:t>
      </w:r>
      <w:r>
        <w:t xml:space="preserve"> found </w:t>
      </w:r>
      <w:r w:rsidR="009F6A15">
        <w:t>more often</w:t>
      </w:r>
      <w:r>
        <w:t xml:space="preserve"> in meromictic </w:t>
      </w:r>
      <w:r w:rsidR="00AF29A1">
        <w:t>lakes</w:t>
      </w:r>
      <w:r w:rsidR="001F1D37">
        <w:t>, as we</w:t>
      </w:r>
      <w:r w:rsidR="009F6A15">
        <w:t>re putative sulfate reducers Syntrophobacterales and Desulfobacteraceae</w:t>
      </w:r>
      <w:r>
        <w:t>.</w:t>
      </w:r>
      <w:r w:rsidR="00AF29A1">
        <w:t xml:space="preserve"> Indicators of polymictic lakes include ubiquitous freshwater groups such as Limnohabitans, Polynucleobacter (PnecC), betI-A, and verI-A.</w:t>
      </w:r>
      <w:r w:rsidR="009F6A15">
        <w:t xml:space="preserve"> </w:t>
      </w:r>
      <w:r w:rsidR="004715CA">
        <w:t>These indicator taxa likely reflect the environmental conditions unique to each mixing regime.</w:t>
      </w:r>
    </w:p>
    <w:p w14:paraId="5A3FA2BA" w14:textId="77777777" w:rsidR="004715CA" w:rsidRDefault="00A77E51" w:rsidP="00383CFF">
      <w:pPr>
        <w:pStyle w:val="Heading2"/>
        <w:jc w:val="both"/>
      </w:pPr>
      <w:r>
        <w:t>Community composition during mixing events</w:t>
      </w:r>
    </w:p>
    <w:p w14:paraId="56529AC0" w14:textId="198C160F" w:rsidR="00A77E51" w:rsidRDefault="00AF4C53" w:rsidP="00383CFF">
      <w:pPr>
        <w:spacing w:line="480" w:lineRule="auto"/>
        <w:ind w:firstLine="720"/>
        <w:jc w:val="both"/>
      </w:pPr>
      <w:r>
        <w:t xml:space="preserve">One of the reasons bog lakes were chosen for this study was </w:t>
      </w:r>
      <w:r w:rsidR="001F1D37">
        <w:t>the rate at which they transition</w:t>
      </w:r>
      <w:r>
        <w:t xml:space="preserve"> from mixed to stratified and back to mixed</w:t>
      </w:r>
      <w:r w:rsidR="001F1D37">
        <w:t>, which is faster than other lake types</w:t>
      </w:r>
      <w:r>
        <w:t>. Despite the transient nature of mixing events, two were</w:t>
      </w:r>
      <w:r w:rsidR="001F1D37">
        <w:t xml:space="preserve"> captured in this dataset. One wa</w:t>
      </w:r>
      <w:r>
        <w:t>s a natural fall mixing event in dimictic Tr</w:t>
      </w:r>
      <w:r w:rsidR="001F1D37">
        <w:t>out Bog in 2007, and the other wa</w:t>
      </w:r>
      <w:r>
        <w:t>s the artificial mixing of dimictic North Sparkling Bog in the summer of 2008</w:t>
      </w:r>
      <w:r w:rsidR="006139B4">
        <w:t xml:space="preserve"> </w:t>
      </w:r>
      <w:r w:rsidR="006139B4">
        <w:fldChar w:fldCharType="begin" w:fldLock="1"/>
      </w:r>
      <w:r w:rsidR="006F4646">
        <w:instrText>ADDIN CSL_CITATION { "citationItems" : [ { "id" : "ITEM-1", "itemData" : { "DOI" : "10.1016/j.copbio.2011.11.017", "ISSN" : "1879-0429", "PMID" : "22154467", "abstract" : "Until recently, the study of microbial diversity has mainly been limited to descriptive approaches, rather than predictive model-based analyses. The development of advanced analytical tools and decreasing cost of high-throughput multi-omics technologies has made the later approach more feasible. However, consensus is lacking as to which spatial and temporal scales best facilitate understanding of the role of microbial diversity in determining both public and environmental health. Here, we review the potential for combining these new technologies with both traditional and nascent spatio-temporal analysis methods. The fusion of proper spatio-temporal sampling, combined with modern multi-omics and computational tools, will provide insight into the tracking, development and manipulation of microbial communities.", "author" : [ { "dropping-particle" : "", "family" : "Gonzalez", "given" : "Antonio", "non-dropping-particle" : "", "parse-names" : false, "suffix" : "" }, { "dropping-particle" : "", "family" : "King", "given" : "Andrew", "non-dropping-particle" : "", "parse-names" : false, "suffix" : "" }, { "dropping-particle" : "", "family" : "Robeson", "given" : "Michael S", "non-dropping-particle" : "", "parse-names" : false, "suffix" : "" }, { "dropping-particle" : "", "family" : "Song", "given" : "Sejin", "non-dropping-particle" : "", "parse-names" : false, "suffix" : "" }, { "dropping-particle" : "", "family" : "Shade", "given" : "Ashley", "non-dropping-particle" : "", "parse-names" : false, "suffix" : "" }, { "dropping-particle" : "", "family" : "Metcalf", "given" : "Jessica L", "non-dropping-particle" : "", "parse-names" : false, "suffix" : "" }, { "dropping-particle" : "", "family" : "Knight", "given" : "Rob", "non-dropping-particle" : "", "parse-names" : false, "suffix" : "" } ], "container-title" : "Current opinion in biotechnology", "id" : "ITEM-1", "issue" : "3", "issued" : { "date-parts" : [ [ "2012", "6" ] ] }, "page" : "431-6", "publisher" : "Elsevier Ltd", "title" : "Characterizing microbial communities through space and time.", "type" : "article-journal", "volume" : "23" }, "uris" : [ "http://www.mendeley.com/documents/?uuid=e6e6c379-56eb-4be4-8fff-8c1f21e07667" ] } ], "mendeley" : { "formattedCitation" : "(21)", "plainTextFormattedCitation" : "(21)", "previouslyFormattedCitation" : "(21)" }, "properties" : { "noteIndex" : 0 }, "schema" : "https://github.com/citation-style-language/schema/raw/master/csl-citation.json" }</w:instrText>
      </w:r>
      <w:r w:rsidR="006139B4">
        <w:fldChar w:fldCharType="separate"/>
      </w:r>
      <w:r w:rsidR="00103BCA" w:rsidRPr="00103BCA">
        <w:rPr>
          <w:noProof/>
        </w:rPr>
        <w:t>(21)</w:t>
      </w:r>
      <w:r w:rsidR="006139B4">
        <w:fldChar w:fldCharType="end"/>
      </w:r>
      <w:r>
        <w:t xml:space="preserve">. These two events give us a unique perspective on how </w:t>
      </w:r>
      <w:r w:rsidR="001F1D37">
        <w:t>bacterial communities change</w:t>
      </w:r>
      <w:r>
        <w:t xml:space="preserve"> in response to mixing events.</w:t>
      </w:r>
    </w:p>
    <w:p w14:paraId="3A07A825" w14:textId="77777777" w:rsidR="00AF4C53" w:rsidRDefault="00AF4C53" w:rsidP="00383CFF">
      <w:pPr>
        <w:spacing w:line="480" w:lineRule="auto"/>
        <w:ind w:firstLine="720"/>
        <w:jc w:val="both"/>
      </w:pPr>
    </w:p>
    <w:p w14:paraId="52CA5899" w14:textId="77777777" w:rsidR="00AF4C53" w:rsidRPr="0035214D" w:rsidRDefault="00AF4C53" w:rsidP="00383CFF">
      <w:pPr>
        <w:spacing w:line="240" w:lineRule="auto"/>
        <w:jc w:val="both"/>
      </w:pPr>
      <w:r>
        <w:rPr>
          <w:noProof/>
        </w:rPr>
        <w:lastRenderedPageBreak/>
        <w:drawing>
          <wp:anchor distT="0" distB="0" distL="114300" distR="114300" simplePos="0" relativeHeight="251660288" behindDoc="1" locked="0" layoutInCell="1" allowOverlap="1" wp14:anchorId="1A0EC0A0" wp14:editId="43007B2A">
            <wp:simplePos x="0" y="0"/>
            <wp:positionH relativeFrom="margin">
              <wp:align>right</wp:align>
            </wp:positionH>
            <wp:positionV relativeFrom="paragraph">
              <wp:posOffset>0</wp:posOffset>
            </wp:positionV>
            <wp:extent cx="5943600" cy="3962400"/>
            <wp:effectExtent l="0" t="0" r="0" b="0"/>
            <wp:wrapTight wrapText="bothSides">
              <wp:wrapPolygon edited="0">
                <wp:start x="0" y="0"/>
                <wp:lineTo x="0" y="21496"/>
                <wp:lineTo x="21531" y="21496"/>
                <wp:lineTo x="2153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5.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anchor>
        </w:drawing>
      </w:r>
      <w:r>
        <w:rPr>
          <w:b/>
        </w:rPr>
        <w:t xml:space="preserve">Figure 5. </w:t>
      </w:r>
      <w:r w:rsidR="0035214D">
        <w:rPr>
          <w:b/>
        </w:rPr>
        <w:t xml:space="preserve">Richness over time during mixing events. </w:t>
      </w:r>
      <w:r w:rsidR="0035214D">
        <w:t>In both panels, the black line traces the number of OTUs observed at each time point, and the red dots indicate dates on which the water column was uniform in temperature (mixed). Sharp decreases in richness are observed during both the fall mixing in Trout Bog, 2007 (A) and the artificial mixing in July in North Sparkling Bog, 2008 (B). Transient mixing dates in the fall of 2008 in North Sparkling Bog also show lower richness.</w:t>
      </w:r>
    </w:p>
    <w:p w14:paraId="3C7F8AFD" w14:textId="77777777" w:rsidR="0033104B" w:rsidRDefault="0033104B" w:rsidP="00383CFF">
      <w:pPr>
        <w:spacing w:line="480" w:lineRule="auto"/>
        <w:jc w:val="both"/>
      </w:pPr>
    </w:p>
    <w:p w14:paraId="37B5D886" w14:textId="64B57073" w:rsidR="009B7954" w:rsidRDefault="0035214D" w:rsidP="00383CFF">
      <w:pPr>
        <w:spacing w:line="480" w:lineRule="auto"/>
        <w:jc w:val="both"/>
      </w:pPr>
      <w:r>
        <w:tab/>
        <w:t>Observed richness was traced over time in the years of both mixing events. This analysis revealed sharp decreases in both lakes</w:t>
      </w:r>
      <w:r w:rsidR="001F1D37">
        <w:t xml:space="preserve"> associated with mixing</w:t>
      </w:r>
      <w:r>
        <w:t>. In the case of the Trout Bog fall mixing, richness remained low until the end of the sampling season. In North Sparkling Bog, richness quickly returned to the levels observed before the artificial mixing. This</w:t>
      </w:r>
      <w:r w:rsidR="006139B4">
        <w:t xml:space="preserve"> confirms previous results indicating resilience in the freshwater bacteria community </w:t>
      </w:r>
      <w:r w:rsidR="006139B4">
        <w:fldChar w:fldCharType="begin" w:fldLock="1"/>
      </w:r>
      <w:r w:rsidR="006F4646">
        <w:instrText>ADDIN CSL_CITATION { "citationItems" : [ { "id" : "ITEM-1", "itemData" : { "DOI" : "10.1111/j.1462-2920.2011.02546.x", "ISBN" : "1462-2920", "ISSN" : "14622912", "PMID" : "21883795", "abstract" : "For lake microbes, water column mixing acts as a disturbance because it homogenizes thermal and chemical gradients known to define the distributions of microbial taxa. Our first objective was to isolate hypothesized drivers of lake bacterial response to water column mixing. To accomplish this, we designed an enclosure experiment with three treatments to independently test key biogeochemical changes induced by mixing: oxygen addition to the hypolimnion, nutrient addition to the epilimnion, and full water column mixing. We used molecular fingerprinting to observe bacterial community dynamics in the treatment and control enclosures, and in ambient lake water. We found that oxygen and nutrient amendments simulated the physical-chemical water column environment following mixing and resulted in similar bacterial communities to the mixing treatment, affirming that these were important drivers of community change. These results demonstrate that specific environmental changes can replicate broad disturbance effects on microbial communities. Our second objective was to characterize bacterial community stability by quantifying community resistance, recovery and resilience to an episodic disturbance. The communities in the nutrient and oxygen amendments changed quickly (had low resistance), but generally matched the control composition by the 10th day after treatment, exhibiting resilience. These results imply that aquatic bacterial assemblages are generally stable in the face of disturbance.", "author" : [ { "dropping-particle" : "", "family" : "Shade", "given" : "Ashley", "non-dropping-particle" : "", "parse-names" : false, "suffix" : "" }, { "dropping-particle" : "", "family" : "Read", "given" : "Jordan S.", "non-dropping-particle" : "", "parse-names" : false, "suffix" : "" }, { "dropping-particle" : "", "family" : "Welkie", "given" : "David G.", "non-dropping-particle" : "", "parse-names" : false, "suffix" : "" }, { "dropping-particle" : "", "family" : "Kratz", "given" : "Timothy K.", "non-dropping-particle" : "", "parse-names" : false, "suffix" : "" }, { "dropping-particle" : "", "family" : "Wu", "given" : "Chin H.", "non-dropping-particle" : "", "parse-names" : false, "suffix" : "" }, { "dropping-particle" : "", "family" : "McMahon", "given" : "Katherine D.", "non-dropping-particle" : "", "parse-names" : false, "suffix" : "" } ], "container-title" : "Environmental Microbiology", "id" : "ITEM-1", "issue" : "10", "issued" : { "date-parts" : [ [ "2011" ] ] }, "page" : "2752-2767", "title" : "Resistance, resilience and recovery: Aquatic bacterial dynamics after water column disturbance", "type" : "article-journal", "volume" : "13" }, "uris" : [ "http://www.mendeley.com/documents/?uuid=d7e5717c-8a2b-4624-9b6f-30855d14d874" ] } ], "mendeley" : { "formattedCitation" : "(22)", "plainTextFormattedCitation" : "(22)", "previouslyFormattedCitation" : "(22)" }, "properties" : { "noteIndex" : 0 }, "schema" : "https://github.com/citation-style-language/schema/raw/master/csl-citation.json" }</w:instrText>
      </w:r>
      <w:r w:rsidR="006139B4">
        <w:fldChar w:fldCharType="separate"/>
      </w:r>
      <w:r w:rsidR="00103BCA" w:rsidRPr="00103BCA">
        <w:rPr>
          <w:noProof/>
        </w:rPr>
        <w:t>(22)</w:t>
      </w:r>
      <w:r w:rsidR="006139B4">
        <w:fldChar w:fldCharType="end"/>
      </w:r>
      <w:r w:rsidR="001F1D37">
        <w:t>.</w:t>
      </w:r>
    </w:p>
    <w:p w14:paraId="56405895" w14:textId="5FFE95F4" w:rsidR="0035214D" w:rsidRDefault="0035214D" w:rsidP="00383CFF">
      <w:pPr>
        <w:spacing w:line="480" w:lineRule="auto"/>
        <w:jc w:val="both"/>
      </w:pPr>
      <w:r>
        <w:tab/>
      </w:r>
      <w:r w:rsidR="00EC6335">
        <w:t xml:space="preserve">If a reduced number of taxa can survive or even thrive during mixing events, which taxa are they? </w:t>
      </w:r>
      <w:r w:rsidR="001F1D37">
        <w:t>During the</w:t>
      </w:r>
      <w:r w:rsidR="00A40FC4">
        <w:t xml:space="preserve"> Trout Bog 2007</w:t>
      </w:r>
      <w:r w:rsidR="001F1D37">
        <w:t xml:space="preserve"> fall mixing event</w:t>
      </w:r>
      <w:r w:rsidR="00A40FC4">
        <w:t xml:space="preserve">, the top ten most abundant OTUs belonged </w:t>
      </w:r>
      <w:r w:rsidR="00A40FC4">
        <w:lastRenderedPageBreak/>
        <w:t>to groups such as PnecC, Methylococcales, bacI-A1, acI-B2, Methylophilales, Acetobacteraceae, and acV-A2. The North Sparkling Bog mixed dates</w:t>
      </w:r>
      <w:r w:rsidR="001F1D37">
        <w:t xml:space="preserve"> (both artificial and fall turnover)</w:t>
      </w:r>
      <w:r w:rsidR="00A40FC4">
        <w:t xml:space="preserve"> shared PnecC, Methylococcales, bacI-A1, acI-B2, and acV-A2, suggesting that these </w:t>
      </w:r>
      <w:r w:rsidR="001F1D37">
        <w:t>taxa increase in relative abundance</w:t>
      </w:r>
      <w:r w:rsidR="00A40FC4">
        <w:t xml:space="preserve"> mixing event</w:t>
      </w:r>
      <w:r w:rsidR="001F1D37">
        <w:t>s</w:t>
      </w:r>
      <w:r w:rsidR="00A40FC4">
        <w:t>. However, North Sparkling Bog also had high abundances of acI-B3, acI-B4, and Lhab-A4, but did not contain Acetobacteraceae and Methylophilales in its top ten most abundant OTUs during mixed dates.</w:t>
      </w:r>
    </w:p>
    <w:p w14:paraId="7D93260A" w14:textId="1C63A611" w:rsidR="00A40FC4" w:rsidRDefault="001A4EFF" w:rsidP="00383CFF">
      <w:pPr>
        <w:pStyle w:val="Heading1"/>
        <w:jc w:val="both"/>
      </w:pPr>
      <w:r>
        <w:t>Discussion</w:t>
      </w:r>
    </w:p>
    <w:p w14:paraId="23B040CF" w14:textId="522EAB83" w:rsidR="001A4EFF" w:rsidRDefault="001A4EFF" w:rsidP="00383CFF">
      <w:pPr>
        <w:spacing w:line="480" w:lineRule="auto"/>
        <w:ind w:firstLine="720"/>
        <w:jc w:val="both"/>
        <w:rPr>
          <w:rFonts w:cs="Times New Roman"/>
          <w:szCs w:val="24"/>
        </w:rPr>
      </w:pPr>
      <w:r>
        <w:rPr>
          <w:rFonts w:cs="Times New Roman"/>
          <w:szCs w:val="24"/>
        </w:rPr>
        <w:t xml:space="preserve">The North Temperate Lakes - Microbial Observatory dataset is a comprehensive 16S amplicon survey spanning four years, eight lakes, and two </w:t>
      </w:r>
      <w:r w:rsidR="001F1D37">
        <w:rPr>
          <w:rFonts w:cs="Times New Roman"/>
          <w:szCs w:val="24"/>
        </w:rPr>
        <w:t>thermal layers</w:t>
      </w:r>
      <w:r>
        <w:rPr>
          <w:rFonts w:cs="Times New Roman"/>
          <w:szCs w:val="24"/>
        </w:rPr>
        <w:t xml:space="preserve">. We found that multiple years of sampling were necessary to </w:t>
      </w:r>
      <w:r w:rsidR="001F1D37">
        <w:rPr>
          <w:rFonts w:cs="Times New Roman"/>
          <w:szCs w:val="24"/>
        </w:rPr>
        <w:t>census</w:t>
      </w:r>
      <w:r>
        <w:rPr>
          <w:rFonts w:cs="Times New Roman"/>
          <w:szCs w:val="24"/>
        </w:rPr>
        <w:t xml:space="preserve"> the community of bog lake ecosystems. Richness and membership in these communities were structured by layer, mixing regime, and lake. We identified</w:t>
      </w:r>
      <w:r w:rsidRPr="008468EF">
        <w:rPr>
          <w:rFonts w:cs="Times New Roman"/>
          <w:szCs w:val="24"/>
        </w:rPr>
        <w:t xml:space="preserve"> specific bacterial taxa </w:t>
      </w:r>
      <w:r>
        <w:rPr>
          <w:rFonts w:cs="Times New Roman"/>
          <w:szCs w:val="24"/>
        </w:rPr>
        <w:t>present throughout the dataset, as well as taxa endemic to certain depths or mixing regimes</w:t>
      </w:r>
      <w:r w:rsidRPr="008468EF">
        <w:rPr>
          <w:rFonts w:cs="Times New Roman"/>
          <w:szCs w:val="24"/>
        </w:rPr>
        <w:t xml:space="preserve">. </w:t>
      </w:r>
      <w:r>
        <w:rPr>
          <w:rFonts w:cs="Times New Roman"/>
          <w:szCs w:val="24"/>
        </w:rPr>
        <w:t>Mixing events were associated with reduced richness and an increase in the proportion of certain taxa. High levels of variability were detected in this dataset; each year in each lake harbored</w:t>
      </w:r>
      <w:r w:rsidRPr="008468EF">
        <w:rPr>
          <w:rFonts w:cs="Times New Roman"/>
          <w:szCs w:val="24"/>
        </w:rPr>
        <w:t xml:space="preserve"> a unique bacterial community.  Our results emphasize the importance of </w:t>
      </w:r>
      <w:r>
        <w:rPr>
          <w:rFonts w:cs="Times New Roman"/>
          <w:szCs w:val="24"/>
        </w:rPr>
        <w:t>multiple sampling events to assess full bacterial community membership and variability</w:t>
      </w:r>
      <w:r w:rsidR="001F1D37">
        <w:rPr>
          <w:rFonts w:cs="Times New Roman"/>
          <w:szCs w:val="24"/>
        </w:rPr>
        <w:t xml:space="preserve"> in an ecosystem</w:t>
      </w:r>
      <w:r>
        <w:rPr>
          <w:rFonts w:cs="Times New Roman"/>
          <w:szCs w:val="24"/>
        </w:rPr>
        <w:t>.</w:t>
      </w:r>
    </w:p>
    <w:p w14:paraId="3BB31C44" w14:textId="27404E07" w:rsidR="001A4EFF" w:rsidRDefault="001A4EFF" w:rsidP="00383CFF">
      <w:pPr>
        <w:pStyle w:val="ManuscriptText"/>
      </w:pPr>
      <w:r>
        <w:t xml:space="preserve">The bog lakes in this study have been model systems for freshwater microbial ecology for many years. Early studies used Automated Ribosomal Intergenic Spacer Analysis (ARISA), a fingerprinting technique for identifying unique bacterial taxa in environmental samples </w:t>
      </w:r>
      <w:r>
        <w:fldChar w:fldCharType="begin" w:fldLock="1"/>
      </w:r>
      <w:r w:rsidR="006F4646">
        <w:instrText>ADDIN CSL_CITATION { "citationItems" : [ { "id" : "ITEM-1", "itemData" : { "ISBN" : "0099-2240 (Print)\\r0099-2240 (Linking)", "ISSN" : "00992240", "PMID" : "10508099", "author" : [ { "dropping-particle" : "", "family" : "Fisher", "given" : "Madeline M", "non-dropping-particle" : "", "parse-names" : false, "suffix" : "" }, { "dropping-particle" : "", "family" : "Triplett", "given" : "Eric W", "non-dropping-particle" : "", "parse-names" : false, "suffix" : "" } ], "container-title" : "Applied and Environmental Microbiology", "id" : "ITEM-1", "issue" : "10", "issued" : { "date-parts" : [ [ "1999" ] ] }, "page" : "4630-4636", "title" : "Automated approach for ribosomal intergenic spacer analysis of microbial diversity and its application to freshwater bacterial communities", "type" : "article-journal", "volume" : "65" }, "uris" : [ "http://www.mendeley.com/documents/?uuid=d0007598-3a9d-4a6e-b659-8bad98e5556c" ] } ], "mendeley" : { "formattedCitation" : "(23)", "plainTextFormattedCitation" : "(23)", "previouslyFormattedCitation" : "(23)" }, "properties" : { "noteIndex" : 0 }, "schema" : "https://github.com/citation-style-language/schema/raw/master/csl-citation.json" }</w:instrText>
      </w:r>
      <w:r>
        <w:fldChar w:fldCharType="separate"/>
      </w:r>
      <w:r w:rsidR="00103BCA" w:rsidRPr="00103BCA">
        <w:rPr>
          <w:noProof/>
        </w:rPr>
        <w:t>(23)</w:t>
      </w:r>
      <w:r>
        <w:fldChar w:fldCharType="end"/>
      </w:r>
      <w:r>
        <w:t xml:space="preserve">. Our research built upon these studies and added information about the taxonomic identities of bacterial groups. For example, persistent and unique bacterial groups were detected in the bog lakes using ARISA </w:t>
      </w:r>
      <w:r>
        <w:fldChar w:fldCharType="begin" w:fldLock="1"/>
      </w:r>
      <w:r w:rsidR="006F4646">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4)", "plainTextFormattedCitation" : "(24)", "previouslyFormattedCitation" : "(24)" }, "properties" : { "noteIndex" : 0 }, "schema" : "https://github.com/citation-style-language/schema/raw/master/csl-citation.json" }</w:instrText>
      </w:r>
      <w:r>
        <w:fldChar w:fldCharType="separate"/>
      </w:r>
      <w:r w:rsidR="00103BCA" w:rsidRPr="00103BCA">
        <w:rPr>
          <w:noProof/>
        </w:rPr>
        <w:t>(24)</w:t>
      </w:r>
      <w:r>
        <w:fldChar w:fldCharType="end"/>
      </w:r>
      <w:r>
        <w:t xml:space="preserve">; using 16S amplicon sequencing, we determined that these groups are the ubiquitous </w:t>
      </w:r>
      <w:r>
        <w:lastRenderedPageBreak/>
        <w:t xml:space="preserve">freshwater bacteria LD28, acI-B2, PnecC, and bacI-A1. Differences in richness and community membership were previously detected in Crystal Bog, Trout Bog, and Mary Lake, three sites representative of the three mixing regime categories of polymictic, dimictic, and meromictic </w:t>
      </w:r>
      <w:r>
        <w:fldChar w:fldCharType="begin" w:fldLock="1"/>
      </w:r>
      <w:r w:rsidR="006F4646">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4)", "plainTextFormattedCitation" : "(24)", "previouslyFormattedCitation" : "(24)" }, "properties" : { "noteIndex" : 0 }, "schema" : "https://github.com/citation-style-language/schema/raw/master/csl-citation.json" }</w:instrText>
      </w:r>
      <w:r>
        <w:fldChar w:fldCharType="separate"/>
      </w:r>
      <w:r w:rsidR="00103BCA" w:rsidRPr="00103BCA">
        <w:rPr>
          <w:noProof/>
        </w:rPr>
        <w:t>(24)</w:t>
      </w:r>
      <w:r>
        <w:fldChar w:fldCharType="end"/>
      </w:r>
      <w:r>
        <w:t>. Our data supported these results and suggest that these trends are indeed linked with mixing regime, as we included multiple lakes of each type</w:t>
      </w:r>
      <w:r w:rsidR="001F1D37">
        <w:t xml:space="preserve"> sampled over multiple years</w:t>
      </w:r>
      <w:r>
        <w:t xml:space="preserve"> in this study.  </w:t>
      </w:r>
    </w:p>
    <w:p w14:paraId="61503917" w14:textId="1C5E3546" w:rsidR="001A4EFF" w:rsidRDefault="001A4EFF" w:rsidP="00383CFF">
      <w:pPr>
        <w:pStyle w:val="ManuscriptText"/>
      </w:pPr>
      <w:r>
        <w:t xml:space="preserve">We also supported previous research on the characteristics of bacterial communities in the epilimnion and hypolimnion, and the impacts of lake mixing on these communities. We confirmed that epilimnia tended to be more variable than hypolimnia, potentially due to increased exposure to climatic events </w:t>
      </w:r>
      <w:r>
        <w:fldChar w:fldCharType="begin" w:fldLock="1"/>
      </w:r>
      <w:r w:rsidR="006F4646">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4)", "plainTextFormattedCitation" : "(24)", "previouslyFormattedCitation" : "(24)" }, "properties" : { "noteIndex" : 0 }, "schema" : "https://github.com/citation-style-language/schema/raw/master/csl-citation.json" }</w:instrText>
      </w:r>
      <w:r>
        <w:fldChar w:fldCharType="separate"/>
      </w:r>
      <w:r w:rsidR="00103BCA" w:rsidRPr="00103BCA">
        <w:rPr>
          <w:noProof/>
        </w:rPr>
        <w:t>(24)</w:t>
      </w:r>
      <w:r>
        <w:fldChar w:fldCharType="end"/>
      </w:r>
      <w:r>
        <w:t xml:space="preserve">. Mixing was disruptive to both epilimnion and hypolimnion communities, selecting for only a few taxa that can thrive during this disturbance, but quickly recovering diversity </w:t>
      </w:r>
      <w:r>
        <w:fldChar w:fldCharType="begin" w:fldLock="1"/>
      </w:r>
      <w:r w:rsidR="006F4646">
        <w:instrText>ADDIN CSL_CITATION { "citationItems" : [ { "id" : "ITEM-1", "itemData" : { "DOI" : "10.1111/j.1462-2920.2011.02546.x", "ISBN" : "1462-2920", "ISSN" : "14622912", "PMID" : "21883795", "abstract" : "For lake microbes, water column mixing acts as a disturbance because it homogenizes thermal and chemical gradients known to define the distributions of microbial taxa. Our first objective was to isolate hypothesized drivers of lake bacterial response to water column mixing. To accomplish this, we designed an enclosure experiment with three treatments to independently test key biogeochemical changes induced by mixing: oxygen addition to the hypolimnion, nutrient addition to the epilimnion, and full water column mixing. We used molecular fingerprinting to observe bacterial community dynamics in the treatment and control enclosures, and in ambient lake water. We found that oxygen and nutrient amendments simulated the physical-chemical water column environment following mixing and resulted in similar bacterial communities to the mixing treatment, affirming that these were important drivers of community change. These results demonstrate that specific environmental changes can replicate broad disturbance effects on microbial communities. Our second objective was to characterize bacterial community stability by quantifying community resistance, recovery and resilience to an episodic disturbance. The communities in the nutrient and oxygen amendments changed quickly (had low resistance), but generally matched the control composition by the 10th day after treatment, exhibiting resilience. These results imply that aquatic bacterial assemblages are generally stable in the face of disturbance.", "author" : [ { "dropping-particle" : "", "family" : "Shade", "given" : "Ashley", "non-dropping-particle" : "", "parse-names" : false, "suffix" : "" }, { "dropping-particle" : "", "family" : "Read", "given" : "Jordan S.", "non-dropping-particle" : "", "parse-names" : false, "suffix" : "" }, { "dropping-particle" : "", "family" : "Welkie", "given" : "David G.", "non-dropping-particle" : "", "parse-names" : false, "suffix" : "" }, { "dropping-particle" : "", "family" : "Kratz", "given" : "Timothy K.", "non-dropping-particle" : "", "parse-names" : false, "suffix" : "" }, { "dropping-particle" : "", "family" : "Wu", "given" : "Chin H.", "non-dropping-particle" : "", "parse-names" : false, "suffix" : "" }, { "dropping-particle" : "", "family" : "McMahon", "given" : "Katherine D.", "non-dropping-particle" : "", "parse-names" : false, "suffix" : "" } ], "container-title" : "Environmental Microbiology", "id" : "ITEM-1", "issue" : "10", "issued" : { "date-parts" : [ [ "2011" ] ] }, "page" : "2752-2767", "title" : "Resistance, resilience and recovery: Aquatic bacterial dynamics after water column disturbance", "type" : "article-journal", "volume" : "13" }, "uris" : [ "http://www.mendeley.com/documents/?uuid=d7e5717c-8a2b-4624-9b6f-30855d14d874" ] }, { "id" : "ITEM-2",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2",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22)", "plainTextFormattedCitation" : "(11, 22)", "previouslyFormattedCitation" : "(11, 22)" }, "properties" : { "noteIndex" : 0 }, "schema" : "https://github.com/citation-style-language/schema/raw/master/csl-citation.json" }</w:instrText>
      </w:r>
      <w:r>
        <w:fldChar w:fldCharType="separate"/>
      </w:r>
      <w:r w:rsidR="00103BCA" w:rsidRPr="00103BCA">
        <w:rPr>
          <w:noProof/>
        </w:rPr>
        <w:t>(11, 22)</w:t>
      </w:r>
      <w:r>
        <w:fldChar w:fldCharType="end"/>
      </w:r>
      <w:r>
        <w:t xml:space="preserve">. Comparing richness between lakes of different mixing regimes did not support the intermediate disturbance hypothesis, our initial inspiration for the collection of this dataset; rather, the least </w:t>
      </w:r>
      <w:r w:rsidR="001F1D37">
        <w:t xml:space="preserve">frequently mixing </w:t>
      </w:r>
      <w:r>
        <w:t xml:space="preserve">lakes had the most diverse communities. As many variables </w:t>
      </w:r>
      <w:r w:rsidR="001F1D37">
        <w:t xml:space="preserve">co-vary </w:t>
      </w:r>
      <w:r>
        <w:t>with mixing regime (such as depth, volume of integrated water column, dissolved carbon concentrations and total nitrogen concentration), it is not clear which variables are driving this trend.</w:t>
      </w:r>
    </w:p>
    <w:p w14:paraId="5DAAFFC5" w14:textId="4A54C6C7" w:rsidR="001A4EFF" w:rsidRDefault="001A4EFF" w:rsidP="00383CFF">
      <w:pPr>
        <w:spacing w:line="480" w:lineRule="auto"/>
        <w:ind w:firstLine="720"/>
        <w:jc w:val="both"/>
        <w:rPr>
          <w:rFonts w:cs="Times New Roman"/>
          <w:szCs w:val="24"/>
        </w:rPr>
      </w:pPr>
      <w:r>
        <w:rPr>
          <w:rFonts w:cs="Times New Roman"/>
          <w:szCs w:val="24"/>
        </w:rPr>
        <w:t>We were not able to detect seasonal trends in bog lakes</w:t>
      </w:r>
      <w:r w:rsidRPr="007D33BE">
        <w:rPr>
          <w:rFonts w:cs="Times New Roman"/>
          <w:szCs w:val="24"/>
        </w:rPr>
        <w:t xml:space="preserve"> </w:t>
      </w:r>
      <w:r>
        <w:rPr>
          <w:rFonts w:cs="Times New Roman"/>
          <w:szCs w:val="24"/>
        </w:rPr>
        <w:t xml:space="preserve">in our multiple years of sampling. While seasonality in marine and river systems has been well-established by our colleagues, previous research on seasonality in freshwater lakes has produced </w:t>
      </w:r>
      <w:r w:rsidR="001F1D37">
        <w:rPr>
          <w:rFonts w:cs="Times New Roman"/>
          <w:szCs w:val="24"/>
        </w:rPr>
        <w:t>inconsistent</w:t>
      </w:r>
      <w:r>
        <w:rPr>
          <w:rFonts w:cs="Times New Roman"/>
          <w:szCs w:val="24"/>
        </w:rPr>
        <w:t xml:space="preserve"> results </w:t>
      </w:r>
      <w:r>
        <w:rPr>
          <w:rFonts w:cs="Times New Roman"/>
          <w:szCs w:val="24"/>
        </w:rPr>
        <w:fldChar w:fldCharType="begin" w:fldLock="1"/>
      </w:r>
      <w:r w:rsidR="006F4646">
        <w:rPr>
          <w:rFonts w:cs="Times New Roman"/>
          <w:szCs w:val="24"/>
        </w:rPr>
        <w:instrText>ADDIN CSL_CITATION { "citationItems" : [ { "id" : "ITEM-1", "itemData" : { "DOI" : "10.4319/lo.2005.50.6.1718", "ISBN" : "0024-3590", "ISSN" : "00243590", "PMID" : "18039821", "abstract" : "The bacterioplankton community composition (measured with denaturing gradient gel electrophoresis of 16S ribosomal DNA [rDNA]) of two nonintersecting temperate rivers was nearly identical and changed synchronously over 2.5 yr, suggesting that intrinsic controls on bacteria were similar in the two rivers and that seasonal changes were driven by extrinsic factors such as climate. Most potential controls on community composition also exhibited synchrony; these included bacterial production rate (leucine incorporation), water temperature, river flow rate, and a suite of chemical measurements. Temperature and river flow rate were the best predictors of temporal patterns in diversity. However, diversity patterns also correlated with bacterial production and concentrations of dissolved organic nitrogen and nitrate, suggesting that diversity is directly or indirectly influenced by complex seasonal shifts in environmental conditions. Winter and summer communities were somewhat predictable over 3 yr, although these communities were not identical. Two polymerase chain reaction (PCR)-amplified clone libraries of 16S rDNA, constructed with summer samples from each river, were not significantly different and contained typical freshwater bacterioplankton of the beta-Proteobacteria, Bacteroidetes, and Actinobacteria, including members of five new freshwater bacterioplankton clusters. However, libraries also included several phylotypes related to bacteria from soil and sediment, indicating the potential importance of allochthonous organisms in river diversity.", "author" : [ { "dropping-particle" : "", "family" : "Crump", "given" : "Byron C.", "non-dropping-particle" : "", "parse-names" : false, "suffix" : "" }, { "dropping-particle" : "", "family" : "Hobbie", "given" : "John E.", "non-dropping-particle" : "", "parse-names" : false, "suffix" : "" } ], "container-title" : "Limnology and Oceanography", "id" : "ITEM-1", "issue" : "6", "issued" : { "date-parts" : [ [ "2005" ] ] }, "page" : "1718-1729", "title" : "Synchrony and seasonality in bacterioplankton communities of two temperate rivers", "type" : "article-journal", "volume" : "50" }, "uris" : [ "http://www.mendeley.com/documents/?uuid=bf3d998e-95f7-4425-b50d-cb1c51db6e20" ] }, { "id" : "ITEM-2", "itemData" : { "DOI" : "10.1038/ismej.2011.107", "ISBN" : "1751-7370 (Electronic)\\n1751-7362 (Linking)", "ISSN" : "1751-7370", "PMID" : "21850055", "abstract" : "Here we describe, the longest microbial time-series analyzed to date using high-resolution 16S rRNA tag pyrosequencing of samples taken monthly over 6 years at a temperate marine coastal site off Plymouth, UK. Data treatment effected the estimation of community richness over a 6-year period, whereby 8794 operational taxonomic units (OTUs) were identified using single-linkage preclustering and 21 130 OTUs were identified by denoising the data. The Alphaproteobacteria were the most abundant Class, and the most frequently recorded OTUs were members of the Rickettsiales (SAR 11) and Rhodobacteriales. This near-surface ocean bacterial community showed strong repeatable seasonal patterns, which were defined by winter peaks in diversity across all years. Environmental variables explained far more variation in seasonally predictable bacteria than did data on protists or metazoan biomass. Change in day length alone explains &gt;65% of the variance in community diversity. The results suggested that seasonal changes in environmental variables are more important than trophic interactions. Interestingly, microbial association network analysis showed that correlations in abundance were stronger within bacterial taxa rather than between bacteria and eukaryotes, or between bacteria and environmental variables.", "author" : [ { "dropping-particle" : "", "family" : "Gilbert", "given" : "J A", "non-dropping-particle" : "", "parse-names" : false, "suffix" : "" }, { "dropping-particle" : "", "family" : "Steele", "given" : "J A", "non-dropping-particle" : "", "parse-names" : false, "suffix" : "" }, { "dropping-particle" : "", "family" : "Caporaso", "given" : "J G", "non-dropping-particle" : "", "parse-names" : false, "suffix" : "" }, { "dropping-particle" : "", "family" : "Steinbruck", "given" : "L", "non-dropping-particle" : "", "parse-names" : false, "suffix" : "" }, { "dropping-particle" : "", "family" : "Reeder", "given" : "J", "non-dropping-particle" : "", "parse-names" : false, "suffix" : "" }, { "dropping-particle" : "", "family" : "Temperton", "given" : "B", "non-dropping-particle" : "", "parse-names" : false, "suffix" : "" }, { "dropping-particle" : "", "family" : "Huse", "given" : "S", "non-dropping-particle" : "", "parse-names" : false, "suffix" : "" }, { "dropping-particle" : "", "family" : "McHardy", "given" : "A C", "non-dropping-particle" : "", "parse-names" : false, "suffix" : "" }, { "dropping-particle" : "", "family" : "Knight", "given" : "R", "non-dropping-particle" : "", "parse-names" : false, "suffix" : "" }, { "dropping-particle" : "", "family" : "Joint", "given" : "I", "non-dropping-particle" : "", "parse-names" : false, "suffix" : "" }, { "dropping-particle" : "", "family" : "Somerfield", "given" : "P", "non-dropping-particle" : "", "parse-names" : false, "suffix" : "" }, { "dropping-particle" : "", "family" : "Fuhrman", "given" : "J A", "non-dropping-particle" : "", "parse-names" : false, "suffix" : "" }, { "dropping-particle" : "", "family" : "Field", "given" : "D", "non-dropping-particle" : "", "parse-names" : false, "suffix" : "" } ], "container-title" : "The ISME Journal", "id" : "ITEM-2", "issue" : "2", "issued" : { "date-parts" : [ [ "2012" ] ] }, "page" : "298-308", "title" : "Defining seasonal marine microbial community dynamics", "type" : "article-journal", "volume" : "6" }, "uris" : [ "http://www.mendeley.com/documents/?uuid=4b276c1c-be19-4601-8bfd-10d960e8c35a" ] }, { "id" : "ITEM-3", "itemData" : { "DOI" : "10.1073/pnas.0602399103", "ISBN" : "0027-8424", "ISSN" : "0027-8424", "PMID" : "16938845", "abstract" : "Factors influencing patterns in the distribution and abundance of plant and animal taxa modulate ecosystem function and ecosystem response to environmental change, which is often taken to infer low functional redundancy among such species, but such relationships are poorly known for microbial communities. Using high-resolution molecular fingerprinting, we demonstrate the existence of extraordinarily repeatable temporal patterns in the community composition of 171 operational taxonomic units of marine bacterioplankton over 4.5 years at our Microbial Observatory site, 20 km off the southern California coast. These patterns in distribution and abundance of microbial taxa were highly predictable and significantly influenced by a broad range of both abiotic and biotic factors. These findings provide statistically robust demonstration of temporal patterning in marine bacterial distribution and abundance, which suggests that the distribution and abundance of bacterial taxa may modulate ecosystem function and response and that a significant subset of the bacteria exhibit low levels of functional redundancy as documented for many plant and animal communities.", "author" : [ { "dropping-particle" : "", "family" : "Fuhrman", "given" : "Jed A", "non-dropping-particle" : "", "parse-names" : false, "suffix" : "" }, { "dropping-particle" : "", "family" : "Hewson", "given" : "Ian", "non-dropping-particle" : "", "parse-names" : false, "suffix" : "" }, { "dropping-particle" : "", "family" : "Schwalbach", "given" : "Michael S", "non-dropping-particle" : "", "parse-names" : false, "suffix" : "" }, { "dropping-particle" : "", "family" : "Steele", "given" : "Joshua A", "non-dropping-particle" : "", "parse-names" : false, "suffix" : "" }, { "dropping-particle" : "V", "family" : "Brown", "given" : "Mark", "non-dropping-particle" : "", "parse-names" : false, "suffix" : "" }, { "dropping-particle" : "", "family" : "Naeem", "given" : "Shahid", "non-dropping-particle" : "", "parse-names" : false, "suffix" : "" } ], "container-title" : "Proceedings of the National Academy of Sciences of the USA", "id" : "ITEM-3", "issue" : "35", "issued" : { "date-parts" : [ [ "2006" ] ] }, "page" : "13104-13109", "title" : "Annually reoccurring bacterial communities are predictable from ocean conditions", "type" : "article-journal", "volume" : "103" }, "uris" : [ "http://www.mendeley.com/documents/?uuid=391cc6f9-d9c0-481c-96b2-448674e30e64" ] }, { "id" : "ITEM-4", "itemData" : { "author" : [ { "dropping-particle" : "", "family" : "Cram", "given" : "JA", "non-dropping-particle" : "", "parse-names" : false, "suffix" : "" }, { "dropping-particle" : "", "family" : "Chow", "given" : "CT", "non-dropping-particle" : "", "parse-names" : false, "suffix" : "" }, { "dropping-particle" : "", "family" : "Sachdeva", "given" : "R", "non-dropping-particle" : "", "parse-names" : false, "suffix" : "" }, { "dropping-particle" : "", "family" : "Needham", "given" : "DM", "non-dropping-particle" : "", "parse-names" : false, "suffix" : "" }, { "dropping-particle" : "", "family" : "Parada", "given" : "AE", "non-dropping-particle" : "", "parse-names" : false, "suffix" : "" }, { "dropping-particle" : "", "family" : "Steele", "given" : "JA", "non-dropping-particle" : "", "parse-names" : false, "suffix" : "" }, { "dropping-particle" : "", "family" : "Fuhrman", "given" : "JA", "non-dropping-particle" : "", "parse-names" : false, "suffix" : "" } ], "container-title" : "The ISME journal", "id" : "ITEM-4", "issued" : { "date-parts" : [ [ "2015" ] ] }, "page" : "563-580", "title" : "Seasonal and interannual variability of the marine bacterioplankton community throughout the water column over ten years", "type" : "article-journal", "volume" : "9" }, "uris" : [ "http://www.mendeley.com/documents/?uuid=3e171bfa-ff82-4b2a-82b2-9c8b5f16b8b3" ] } ], "mendeley" : { "formattedCitation" : "(25\u201328)", "plainTextFormattedCitation" : "(25\u201328)", "previouslyFormattedCitation" : "(25\u201328)" }, "properties" : { "noteIndex" : 0 }, "schema" : "https://github.com/citation-style-language/schema/raw/master/csl-citation.json" }</w:instrText>
      </w:r>
      <w:r>
        <w:rPr>
          <w:rFonts w:cs="Times New Roman"/>
          <w:szCs w:val="24"/>
        </w:rPr>
        <w:fldChar w:fldCharType="separate"/>
      </w:r>
      <w:r w:rsidR="00103BCA" w:rsidRPr="00103BCA">
        <w:rPr>
          <w:rFonts w:cs="Times New Roman"/>
          <w:noProof/>
          <w:szCs w:val="24"/>
        </w:rPr>
        <w:t>(25–28)</w:t>
      </w:r>
      <w:r>
        <w:rPr>
          <w:rFonts w:cs="Times New Roman"/>
          <w:szCs w:val="24"/>
        </w:rPr>
        <w:fldChar w:fldCharType="end"/>
      </w:r>
      <w:r>
        <w:rPr>
          <w:rFonts w:cs="Times New Roman"/>
          <w:szCs w:val="24"/>
        </w:rPr>
        <w:t xml:space="preserve">. </w:t>
      </w:r>
      <w:r w:rsidR="001F1D37">
        <w:rPr>
          <w:rFonts w:cs="Times New Roman"/>
          <w:szCs w:val="24"/>
        </w:rPr>
        <w:t>Distinct</w:t>
      </w:r>
      <w:r>
        <w:rPr>
          <w:rFonts w:cs="Times New Roman"/>
          <w:szCs w:val="24"/>
        </w:rPr>
        <w:t>,</w:t>
      </w:r>
      <w:r w:rsidR="001F1D37">
        <w:rPr>
          <w:rFonts w:cs="Times New Roman"/>
          <w:szCs w:val="24"/>
        </w:rPr>
        <w:t xml:space="preserve"> seasonally</w:t>
      </w:r>
      <w:r>
        <w:rPr>
          <w:rFonts w:cs="Times New Roman"/>
          <w:szCs w:val="24"/>
        </w:rPr>
        <w:t xml:space="preserve"> repeatable community types </w:t>
      </w:r>
      <w:r w:rsidR="001F1D37">
        <w:rPr>
          <w:rFonts w:cs="Times New Roman"/>
          <w:szCs w:val="24"/>
        </w:rPr>
        <w:t>were identified</w:t>
      </w:r>
      <w:r>
        <w:rPr>
          <w:rFonts w:cs="Times New Roman"/>
          <w:szCs w:val="24"/>
        </w:rPr>
        <w:t xml:space="preserve"> in alpine lakes, but stratified summer communities were distinct each year </w:t>
      </w:r>
      <w:r>
        <w:rPr>
          <w:rFonts w:cs="Times New Roman"/>
          <w:szCs w:val="24"/>
        </w:rPr>
        <w:fldChar w:fldCharType="begin" w:fldLock="1"/>
      </w:r>
      <w:r w:rsidR="006F4646">
        <w:rPr>
          <w:rFonts w:cs="Times New Roman"/>
          <w:szCs w:val="24"/>
        </w:rPr>
        <w:instrText>ADDIN CSL_CITATION { "citationItems" : [ { "id" : "ITEM-1", "itemData" : { "DOI" : "10.1038/ismej.2008.81", "ISSN" : "1751-7362", "author" : [ { "dropping-particle" : "", "family" : "Nelson", "given" : "Craig E", "non-dropping-particle" : "", "parse-names" : false, "suffix" : "" } ], "container-title" : "The ISME Journal", "id" : "ITEM-1", "issue" : "1", "issued" : { "date-parts" : [ [ "2009" ] ] }, "page" : "13-30", "title" : "Phenology of high-elevation pelagic bacteria: the roles of meteorologic variability, catchment inputs and thermal stratification in structuring communities", "type" : "article-journal", "volume" : "3" }, "uris" : [ "http://www.mendeley.com/documents/?uuid=f28f5782-6f9d-4356-af8d-a161f292bc41" ] } ], "mendeley" : { "formattedCitation" : "(29)", "plainTextFormattedCitation" : "(29)", "previouslyFormattedCitation" : "(29)" }, "properties" : { "noteIndex" : 0 }, "schema" : "https://github.com/citation-style-language/schema/raw/master/csl-citation.json" }</w:instrText>
      </w:r>
      <w:r>
        <w:rPr>
          <w:rFonts w:cs="Times New Roman"/>
          <w:szCs w:val="24"/>
        </w:rPr>
        <w:fldChar w:fldCharType="separate"/>
      </w:r>
      <w:r w:rsidR="00103BCA" w:rsidRPr="00103BCA">
        <w:rPr>
          <w:rFonts w:cs="Times New Roman"/>
          <w:noProof/>
          <w:szCs w:val="24"/>
        </w:rPr>
        <w:t>(29)</w:t>
      </w:r>
      <w:r>
        <w:rPr>
          <w:rFonts w:cs="Times New Roman"/>
          <w:szCs w:val="24"/>
        </w:rPr>
        <w:fldChar w:fldCharType="end"/>
      </w:r>
      <w:r>
        <w:rPr>
          <w:rFonts w:cs="Times New Roman"/>
          <w:szCs w:val="24"/>
        </w:rPr>
        <w:t xml:space="preserve">. Seasonal trends were detected in a time series from Lake Mendota similar to ours, but summer samples in Lake Mendota were more variable then those collected in other seasons </w:t>
      </w:r>
      <w:r>
        <w:rPr>
          <w:rFonts w:cs="Times New Roman"/>
          <w:szCs w:val="24"/>
        </w:rPr>
        <w:fldChar w:fldCharType="begin" w:fldLock="1"/>
      </w:r>
      <w:r w:rsidR="006F4646">
        <w:rPr>
          <w:rFonts w:cs="Times New Roman"/>
          <w:szCs w:val="24"/>
        </w:rPr>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mendeley" : { "formattedCitation" : "(30)", "plainTextFormattedCitation" : "(30)", "previouslyFormattedCitation" : "(30)" }, "properties" : { "noteIndex" : 0 }, "schema" : "https://github.com/citation-style-language/schema/raw/master/csl-citation.json" }</w:instrText>
      </w:r>
      <w:r>
        <w:rPr>
          <w:rFonts w:cs="Times New Roman"/>
          <w:szCs w:val="24"/>
        </w:rPr>
        <w:fldChar w:fldCharType="separate"/>
      </w:r>
      <w:r w:rsidR="00103BCA" w:rsidRPr="00103BCA">
        <w:rPr>
          <w:rFonts w:cs="Times New Roman"/>
          <w:noProof/>
          <w:szCs w:val="24"/>
        </w:rPr>
        <w:t>(30)</w:t>
      </w:r>
      <w:r>
        <w:rPr>
          <w:rFonts w:cs="Times New Roman"/>
          <w:szCs w:val="24"/>
        </w:rPr>
        <w:fldChar w:fldCharType="end"/>
      </w:r>
      <w:r>
        <w:rPr>
          <w:rFonts w:cs="Times New Roman"/>
          <w:szCs w:val="24"/>
        </w:rPr>
        <w:t xml:space="preserve">. In the previous ARISA-based research on the bog lakes </w:t>
      </w:r>
      <w:r>
        <w:rPr>
          <w:rFonts w:cs="Times New Roman"/>
          <w:szCs w:val="24"/>
        </w:rPr>
        <w:lastRenderedPageBreak/>
        <w:t>in our dataset, community properties such as richness and rate of change were consistent each year,</w:t>
      </w:r>
      <w:r w:rsidR="001F1D37">
        <w:rPr>
          <w:rFonts w:cs="Times New Roman"/>
          <w:szCs w:val="24"/>
        </w:rPr>
        <w:t xml:space="preserve"> and the phytoplankton communities were</w:t>
      </w:r>
      <w:r>
        <w:rPr>
          <w:rFonts w:cs="Times New Roman"/>
          <w:szCs w:val="24"/>
        </w:rPr>
        <w:t xml:space="preserve"> hypothesized to drive seasonal t</w:t>
      </w:r>
      <w:r w:rsidR="001F1D37">
        <w:rPr>
          <w:rFonts w:cs="Times New Roman"/>
          <w:szCs w:val="24"/>
        </w:rPr>
        <w:t>rends in the bacterial communities</w:t>
      </w:r>
      <w:r>
        <w:rPr>
          <w:rFonts w:cs="Times New Roman"/>
          <w:szCs w:val="24"/>
        </w:rPr>
        <w:t xml:space="preserve"> based on correlation studies </w:t>
      </w:r>
      <w:r>
        <w:rPr>
          <w:rFonts w:cs="Times New Roman"/>
          <w:szCs w:val="24"/>
        </w:rPr>
        <w:fldChar w:fldCharType="begin" w:fldLock="1"/>
      </w:r>
      <w:r w:rsidR="006F4646">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id" : "ITEM-2",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2", "issue" : "1", "issued" : { "date-parts" : [ [ "2007" ] ] }, "page" : "38-47", "title" : "Synchrony in aquatic microbial community dynamics.", "type" : "article-journal", "volume" : "1" }, "uris" : [ "http://www.mendeley.com/documents/?uuid=c8846422-748d-4ad5-83e0-cfa007b465c2" ] }, { "id" : "ITEM-3", "itemData" : { "DOI" : "10.1111/j.1462-2920.2006.01039.x", "ISBN" : "1462-2912 (Print)", "ISSN" : "14622912", "PMID" : "16872407", "abstract" : "A previous multiyear study observed correlations between bacterioplankton community composition (BCC) and abundance and the dynamics of phytoplankton populations and bacterivorous grazers in a humic lake. These observations generated hypotheses about the importance of trophic interactions (both top-down and bottom-up) for structuring bacterial communities in this lake, which were tested using two multifactorial food web manipulation experiments that separately manipulated the intensity of grazing and the composition of the phytoplankton community. Our results, combined with field observations, suggest that a hierarchy of drivers structures bacterial communities in this lake. While other studies have noted links between aggregate measures of phytoplankton and bacterioplankton communities, we demonstrate here correlations between succession of phytoplankton assemblages and BCC as assessed by automated ribosomal intergenic spacer analysis (ARISA). We used a novel approach linking community ARISA data to phylogenetic assignments from sequence analysis of 16S rRNA gene clone libraries to examine the responses of specific bacterial phylotypes to the experimental manipulations. The synchronous dynamics of these populations suggests that primary producers may mediate BCC and diversity through labile organic matter production, which evolves in quality and quantity during phytoplankton succession. Superimposed on this resource-mediated control of BCC are brief periods of intense bacterivory that impact bacterial abundance and composition.", "author" : [ { "dropping-particle" : "", "family" : "Kent", "given" : "Angela D.", "non-dropping-particle" : "", "parse-names" : false, "suffix" : "" }, { "dropping-particle" : "", "family" : "Jones", "given" : "Stuart E.", "non-dropping-particle" : "", "parse-names" : false, "suffix" : "" }, { "dropping-particle" : "", "family" : "Lauster", "given" : "George H.", "non-dropping-particle" : "", "parse-names" : false, "suffix" : "" }, { "dropping-particle" : "", "family" : "Graham", "given" : "James M.", "non-dropping-particle" : "", "parse-names" : false, "suffix" : "" }, { "dropping-particle" : "", "family" : "Newton", "given" : "Ryan J.", "non-dropping-particle" : "", "parse-names" : false, "suffix" : "" }, { "dropping-particle" : "", "family" : "McMahon", "given" : "Katherine D.", "non-dropping-particle" : "", "parse-names" : false, "suffix" : "" } ], "container-title" : "Environmental Microbiology", "id" : "ITEM-3", "issue" : "8", "issued" : { "date-parts" : [ [ "2006" ] ] }, "page" : "1448-1459", "title" : "Experimental manipulations of microbial food web interactions in a humic lake: Shifting biological drivers of bacterial community structure", "type" : "article-journal", "volume" : "8" }, "uris" : [ "http://www.mendeley.com/documents/?uuid=c635e550-3de6-4414-a4c8-b4f57ae983ee" ] } ], "mendeley" : { "formattedCitation" : "(31\u201333)", "plainTextFormattedCitation" : "(31\u201333)", "previouslyFormattedCitation" : "(31\u201333)" }, "properties" : { "noteIndex" : 0 }, "schema" : "https://github.com/citation-style-language/schema/raw/master/csl-citation.json" }</w:instrText>
      </w:r>
      <w:r>
        <w:rPr>
          <w:rFonts w:cs="Times New Roman"/>
          <w:szCs w:val="24"/>
        </w:rPr>
        <w:fldChar w:fldCharType="separate"/>
      </w:r>
      <w:r w:rsidR="00103BCA" w:rsidRPr="00103BCA">
        <w:rPr>
          <w:rFonts w:cs="Times New Roman"/>
          <w:noProof/>
          <w:szCs w:val="24"/>
        </w:rPr>
        <w:t>(31–33)</w:t>
      </w:r>
      <w:r>
        <w:rPr>
          <w:rFonts w:cs="Times New Roman"/>
          <w:szCs w:val="24"/>
        </w:rPr>
        <w:fldChar w:fldCharType="end"/>
      </w:r>
      <w:r>
        <w:rPr>
          <w:rFonts w:cs="Times New Roman"/>
          <w:szCs w:val="24"/>
        </w:rPr>
        <w:t xml:space="preserve">. Synchrony in seasonal trends was observed </w:t>
      </w:r>
      <w:r>
        <w:rPr>
          <w:rFonts w:cs="Times New Roman"/>
          <w:szCs w:val="24"/>
        </w:rPr>
        <w:fldChar w:fldCharType="begin" w:fldLock="1"/>
      </w:r>
      <w:r w:rsidR="006F4646">
        <w:rPr>
          <w:rFonts w:cs="Times New Roman"/>
          <w:szCs w:val="24"/>
        </w:rPr>
        <w:instrText>ADDIN CSL_CITATION { "citationItems" : [ { "id" : "ITEM-1",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1", "issue" : "1", "issued" : { "date-parts" : [ [ "2007" ] ] }, "page" : "38-47", "title" : "Synchrony in aquatic microbial community dynamics.", "type" : "article-journal", "volume" : "1" }, "uris" : [ "http://www.mendeley.com/documents/?uuid=c8846422-748d-4ad5-83e0-cfa007b465c2" ] } ], "mendeley" : { "formattedCitation" : "(32)", "plainTextFormattedCitation" : "(32)", "previouslyFormattedCitation" : "(32)" }, "properties" : { "noteIndex" : 0 }, "schema" : "https://github.com/citation-style-language/schema/raw/master/csl-citation.json" }</w:instrText>
      </w:r>
      <w:r>
        <w:rPr>
          <w:rFonts w:cs="Times New Roman"/>
          <w:szCs w:val="24"/>
        </w:rPr>
        <w:fldChar w:fldCharType="separate"/>
      </w:r>
      <w:r w:rsidR="00103BCA" w:rsidRPr="00103BCA">
        <w:rPr>
          <w:rFonts w:cs="Times New Roman"/>
          <w:noProof/>
          <w:szCs w:val="24"/>
        </w:rPr>
        <w:t>(32)</w:t>
      </w:r>
      <w:r>
        <w:rPr>
          <w:rFonts w:cs="Times New Roman"/>
          <w:szCs w:val="24"/>
        </w:rPr>
        <w:fldChar w:fldCharType="end"/>
      </w:r>
      <w:r>
        <w:rPr>
          <w:rFonts w:cs="Times New Roman"/>
          <w:szCs w:val="24"/>
        </w:rPr>
        <w:t xml:space="preserve">; however, in a second year of sampling for seasonal trends in Crystal Bog and Trout Bog, these findings were not reproduced </w:t>
      </w:r>
      <w:r>
        <w:rPr>
          <w:rFonts w:cs="Times New Roman"/>
          <w:szCs w:val="24"/>
        </w:rPr>
        <w:fldChar w:fldCharType="begin" w:fldLock="1"/>
      </w:r>
      <w:r w:rsidR="006F4646">
        <w:rPr>
          <w:rFonts w:cs="Times New Roman"/>
          <w:szCs w:val="24"/>
        </w:rPr>
        <w:instrText>ADDIN CSL_CITATION { "citationItems" : [ { "id" : "ITEM-1", "itemData" : { "author" : [ { "dropping-particle" : "", "family" : "Rusak", "given" : "James A", "non-dropping-particle" : "", "parse-names" : false, "suffix" : "" }, { "dropping-particle" : "", "family" : "Jones", "given" : "Stuart E", "non-dropping-particle" : "", "parse-names" : false, "suffix" : "" }, { "dropping-particle" : "", "family" : "Kent", "given" : "Angela D", "non-dropping-particle" : "", "parse-names" : false, "suffix" : "" }, { "dropping-particle" : "", "family" : "Shade", "given" : "Ashley", "non-dropping-particle" : "", "parse-names" : false, "suffix" : "" }, { "dropping-particle" : "", "family" : "McMahon", "given" : "Trina D", "non-dropping-particle" : "", "parse-names" : false, "suffix" : "" } ], "container-title" : "Verh. Internat. Verein. Limnol.", "id" : "ITEM-1", "issue" : "6", "issued" : { "date-parts" : [ [ "2009" ] ] }, "page" : "936-940", "title" : "Spatial synchrony in microbial community dynamics : testing among-year and lake patterns", "type" : "article-journal", "volume" : "30" }, "uris" : [ "http://www.mendeley.com/documents/?uuid=0ce6a303-779b-438a-8cd8-61e7f81c44ba" ] } ], "mendeley" : { "formattedCitation" : "(34)", "plainTextFormattedCitation" : "(34)", "previouslyFormattedCitation" : "(34)" }, "properties" : { "noteIndex" : 0 }, "schema" : "https://github.com/citation-style-language/schema/raw/master/csl-citation.json" }</w:instrText>
      </w:r>
      <w:r>
        <w:rPr>
          <w:rFonts w:cs="Times New Roman"/>
          <w:szCs w:val="24"/>
        </w:rPr>
        <w:fldChar w:fldCharType="separate"/>
      </w:r>
      <w:r w:rsidR="00103BCA" w:rsidRPr="00103BCA">
        <w:rPr>
          <w:rFonts w:cs="Times New Roman"/>
          <w:noProof/>
          <w:szCs w:val="24"/>
        </w:rPr>
        <w:t>(34)</w:t>
      </w:r>
      <w:r>
        <w:rPr>
          <w:rFonts w:cs="Times New Roman"/>
          <w:szCs w:val="24"/>
        </w:rPr>
        <w:fldChar w:fldCharType="end"/>
      </w:r>
      <w:r>
        <w:rPr>
          <w:rFonts w:cs="Times New Roman"/>
          <w:szCs w:val="24"/>
        </w:rPr>
        <w:t xml:space="preserve">. Successional trends were studied in Crystal Bog and Lake Mendota </w:t>
      </w:r>
      <w:r w:rsidR="001F1D37">
        <w:rPr>
          <w:rFonts w:cs="Times New Roman"/>
          <w:szCs w:val="24"/>
        </w:rPr>
        <w:t>with a relatively small number of samples collected over two years</w:t>
      </w:r>
      <w:r>
        <w:rPr>
          <w:rFonts w:cs="Times New Roman"/>
          <w:szCs w:val="24"/>
        </w:rPr>
        <w:t xml:space="preserve"> and “dramatic changes” in community composition associa</w:t>
      </w:r>
      <w:r w:rsidR="001F1D37">
        <w:rPr>
          <w:rFonts w:cs="Times New Roman"/>
          <w:szCs w:val="24"/>
        </w:rPr>
        <w:t>ted with drops in biodiversity we</w:t>
      </w:r>
      <w:r>
        <w:rPr>
          <w:rFonts w:cs="Times New Roman"/>
          <w:szCs w:val="24"/>
        </w:rPr>
        <w:t xml:space="preserve">re described during the summer months, while spring, winter, and fall had more stable community composition </w:t>
      </w:r>
      <w:r>
        <w:rPr>
          <w:rFonts w:cs="Times New Roman"/>
          <w:szCs w:val="24"/>
        </w:rPr>
        <w:fldChar w:fldCharType="begin" w:fldLock="1"/>
      </w:r>
      <w:r w:rsidR="006F4646">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mendeley" : { "formattedCitation" : "(31)", "plainTextFormattedCitation" : "(31)", "previouslyFormattedCitation" : "(31)" }, "properties" : { "noteIndex" : 0 }, "schema" : "https://github.com/citation-style-language/schema/raw/master/csl-citation.json" }</w:instrText>
      </w:r>
      <w:r>
        <w:rPr>
          <w:rFonts w:cs="Times New Roman"/>
          <w:szCs w:val="24"/>
        </w:rPr>
        <w:fldChar w:fldCharType="separate"/>
      </w:r>
      <w:r w:rsidR="00103BCA" w:rsidRPr="00103BCA">
        <w:rPr>
          <w:rFonts w:cs="Times New Roman"/>
          <w:noProof/>
          <w:szCs w:val="24"/>
        </w:rPr>
        <w:t>(31)</w:t>
      </w:r>
      <w:r>
        <w:rPr>
          <w:rFonts w:cs="Times New Roman"/>
          <w:szCs w:val="24"/>
        </w:rPr>
        <w:fldChar w:fldCharType="end"/>
      </w:r>
      <w:r>
        <w:rPr>
          <w:rFonts w:cs="Times New Roman"/>
          <w:szCs w:val="24"/>
        </w:rPr>
        <w:t xml:space="preserve">. Because our dataset was </w:t>
      </w:r>
      <w:r w:rsidR="001F1D37">
        <w:rPr>
          <w:rFonts w:cs="Times New Roman"/>
          <w:szCs w:val="24"/>
        </w:rPr>
        <w:t>sparsely represented by seasons other than summer, higher</w:t>
      </w:r>
      <w:r>
        <w:rPr>
          <w:rFonts w:cs="Times New Roman"/>
          <w:szCs w:val="24"/>
        </w:rPr>
        <w:t xml:space="preserve"> summer variability may explain why we see a different community each year and a lack of seasonal trends</w:t>
      </w:r>
      <w:r w:rsidR="001F1D37">
        <w:rPr>
          <w:rFonts w:cs="Times New Roman"/>
          <w:szCs w:val="24"/>
        </w:rPr>
        <w:t xml:space="preserve"> in community compositon</w:t>
      </w:r>
      <w:r>
        <w:rPr>
          <w:rFonts w:cs="Times New Roman"/>
          <w:szCs w:val="24"/>
        </w:rPr>
        <w:t xml:space="preserve">. However, we cannot disprove the </w:t>
      </w:r>
      <w:r w:rsidR="001F1D37">
        <w:rPr>
          <w:rFonts w:cs="Times New Roman"/>
          <w:szCs w:val="24"/>
        </w:rPr>
        <w:t>influence</w:t>
      </w:r>
      <w:r>
        <w:rPr>
          <w:rFonts w:cs="Times New Roman"/>
          <w:szCs w:val="24"/>
        </w:rPr>
        <w:t xml:space="preserve"> of seasonality </w:t>
      </w:r>
      <w:r w:rsidR="001F1D37">
        <w:rPr>
          <w:rFonts w:cs="Times New Roman"/>
          <w:szCs w:val="24"/>
        </w:rPr>
        <w:t xml:space="preserve">on bacterial community dynamics </w:t>
      </w:r>
      <w:r>
        <w:rPr>
          <w:rFonts w:cs="Times New Roman"/>
          <w:szCs w:val="24"/>
        </w:rPr>
        <w:t>in temperate freshwater lakes.</w:t>
      </w:r>
    </w:p>
    <w:p w14:paraId="04230F4C" w14:textId="496FCAB9" w:rsidR="001A4EFF" w:rsidRPr="00BE4030" w:rsidRDefault="001A4EFF" w:rsidP="00383CFF">
      <w:pPr>
        <w:spacing w:line="480" w:lineRule="auto"/>
        <w:ind w:firstLine="720"/>
        <w:jc w:val="both"/>
        <w:rPr>
          <w:rFonts w:cs="Times New Roman"/>
          <w:szCs w:val="24"/>
        </w:rPr>
      </w:pPr>
      <w:r>
        <w:rPr>
          <w:rFonts w:cs="Times New Roman"/>
          <w:szCs w:val="24"/>
        </w:rPr>
        <w:t>One of the biggest benefits of 16S amplicon seque</w:t>
      </w:r>
      <w:r w:rsidR="001E66FB">
        <w:rPr>
          <w:rFonts w:cs="Times New Roman"/>
          <w:szCs w:val="24"/>
        </w:rPr>
        <w:t>n</w:t>
      </w:r>
      <w:r>
        <w:rPr>
          <w:rFonts w:cs="Times New Roman"/>
          <w:szCs w:val="24"/>
        </w:rPr>
        <w:t xml:space="preserve">cing over ARISA is the ability to </w:t>
      </w:r>
      <w:r w:rsidR="001F1D37">
        <w:rPr>
          <w:rFonts w:cs="Times New Roman"/>
          <w:szCs w:val="24"/>
        </w:rPr>
        <w:t>assign names to</w:t>
      </w:r>
      <w:r>
        <w:rPr>
          <w:rFonts w:cs="Times New Roman"/>
          <w:szCs w:val="24"/>
        </w:rPr>
        <w:t xml:space="preserve"> sequences. In addition to a core of persistent taxa found in nearly every sample collected, we also identified taxa endemic to either the epilimnion or hypolimnion and to specific mixing regimes. These endemic taxa likely reflect the biogeochemical differences driven by mixing regime. Dimictic and meromictic hypolimnia, which are consistently anaerobic, harbor putative sulfur</w:t>
      </w:r>
      <w:r w:rsidR="001F1D37">
        <w:rPr>
          <w:rFonts w:cs="Times New Roman"/>
          <w:szCs w:val="24"/>
        </w:rPr>
        <w:t xml:space="preserve"> and sulfate</w:t>
      </w:r>
      <w:r>
        <w:rPr>
          <w:rFonts w:cs="Times New Roman"/>
          <w:szCs w:val="24"/>
        </w:rPr>
        <w:t xml:space="preserve"> reducers not present in polymictic hypolimnia, which are more frequently oxygenated. Members of </w:t>
      </w:r>
      <w:r w:rsidR="001F1D37">
        <w:rPr>
          <w:rFonts w:cs="Times New Roman"/>
          <w:szCs w:val="24"/>
        </w:rPr>
        <w:t>the</w:t>
      </w:r>
      <w:r>
        <w:rPr>
          <w:rFonts w:cs="Times New Roman"/>
          <w:szCs w:val="24"/>
        </w:rPr>
        <w:t xml:space="preserve"> acI</w:t>
      </w:r>
      <w:r w:rsidR="001F1D37">
        <w:rPr>
          <w:rFonts w:cs="Times New Roman"/>
          <w:szCs w:val="24"/>
        </w:rPr>
        <w:t xml:space="preserve"> lineage</w:t>
      </w:r>
      <w:r>
        <w:rPr>
          <w:rFonts w:cs="Times New Roman"/>
          <w:szCs w:val="24"/>
        </w:rPr>
        <w:t xml:space="preserve"> partition by mixing regime in epilimnia, </w:t>
      </w:r>
      <w:r w:rsidR="001F1D37">
        <w:rPr>
          <w:rFonts w:cs="Times New Roman"/>
          <w:szCs w:val="24"/>
        </w:rPr>
        <w:t xml:space="preserve">and </w:t>
      </w:r>
      <w:r>
        <w:rPr>
          <w:rFonts w:cs="Times New Roman"/>
          <w:szCs w:val="24"/>
        </w:rPr>
        <w:t xml:space="preserve">the functional traits driving this filtering effect are the subject of active study </w:t>
      </w:r>
      <w:r>
        <w:rPr>
          <w:rFonts w:cs="Times New Roman"/>
          <w:szCs w:val="24"/>
        </w:rPr>
        <w:fldChar w:fldCharType="begin" w:fldLock="1"/>
      </w:r>
      <w:r w:rsidR="006F4646">
        <w:rPr>
          <w:rFonts w:cs="Times New Roman"/>
          <w:szCs w:val="24"/>
        </w:rPr>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mendeley" : { "formattedCitation" : "(19)", "plainTextFormattedCitation" : "(19)", "previouslyFormattedCitation" : "(19)" }, "properties" : { "noteIndex" : 0 }, "schema" : "https://github.com/citation-style-language/schema/raw/master/csl-citation.json" }</w:instrText>
      </w:r>
      <w:r>
        <w:rPr>
          <w:rFonts w:cs="Times New Roman"/>
          <w:szCs w:val="24"/>
        </w:rPr>
        <w:fldChar w:fldCharType="separate"/>
      </w:r>
      <w:r w:rsidR="00103BCA" w:rsidRPr="00103BCA">
        <w:rPr>
          <w:rFonts w:cs="Times New Roman"/>
          <w:noProof/>
          <w:szCs w:val="24"/>
        </w:rPr>
        <w:t>(19)</w:t>
      </w:r>
      <w:r>
        <w:rPr>
          <w:rFonts w:cs="Times New Roman"/>
          <w:szCs w:val="24"/>
        </w:rPr>
        <w:fldChar w:fldCharType="end"/>
      </w:r>
      <w:r w:rsidR="001F1D37">
        <w:rPr>
          <w:rFonts w:cs="Times New Roman"/>
          <w:szCs w:val="24"/>
        </w:rPr>
        <w:t>. Interestingly, the</w:t>
      </w:r>
      <w:r>
        <w:rPr>
          <w:rFonts w:cs="Times New Roman"/>
          <w:szCs w:val="24"/>
        </w:rPr>
        <w:t xml:space="preserve"> meromictic Mary Lake</w:t>
      </w:r>
      <w:r w:rsidR="00261E0A">
        <w:rPr>
          <w:rFonts w:cs="Times New Roman"/>
          <w:szCs w:val="24"/>
        </w:rPr>
        <w:t xml:space="preserve"> hypolimnion</w:t>
      </w:r>
      <w:r>
        <w:rPr>
          <w:rFonts w:cs="Times New Roman"/>
          <w:szCs w:val="24"/>
        </w:rPr>
        <w:t xml:space="preserve"> contains several taxa classified into the candidate phyla radiation and a larger proportion of completely unclassified reads than other hypolimnia </w:t>
      </w:r>
      <w:r>
        <w:rPr>
          <w:rFonts w:cs="Times New Roman"/>
          <w:szCs w:val="24"/>
        </w:rPr>
        <w:fldChar w:fldCharType="begin" w:fldLock="1"/>
      </w:r>
      <w:r w:rsidR="006F4646">
        <w:rPr>
          <w:rFonts w:cs="Times New Roman"/>
          <w:szCs w:val="24"/>
        </w:rPr>
        <w:instrText>ADDIN CSL_CITATION { "citationItems" : [ { "id" : "ITEM-1", "itemData" : { "DOI" : "10.1038/nmicrobiol.2016.48", "author" : [ { "dropping-particle" : "", "family" : "Hug", "given" : "Laura A", "non-dropping-particle" : "", "parse-names" : false, "suffix" : "" }, { "dropping-particle" : "", "family" : "Baker", "given" : "Brett J", "non-dropping-particle" : "", "parse-names" : false, "suffix" : "" }, { "dropping-particle" : "", "family" : "Anantharaman", "given" : "Karthik", "non-dropping-particle" : "", "parse-names" : false, "suffix" : "" }, { "dropping-particle" : "", "family" : "Brown", "given" : "Christopher T", "non-dropping-particle" : "", "parse-names" : false, "suffix" : "" }, { "dropping-particle" : "", "family" : "Probst", "given" : "Alexander J", "non-dropping-particle" : "", "parse-names" : false, "suffix" : "" }, { "dropping-particle" : "", "family" : "Castelle", "given" : "Cindy J", "non-dropping-particle" : "", "parse-names" : false, "suffix" : "" }, { "dropping-particle" : "", "family" : "Butterfield", "given" : "Cristina N", "non-dropping-particle" : "", "parse-names" : false, "suffix" : "" }, { "dropping-particle" : "", "family" : "Hernsdorf", "given" : "Alex W", "non-dropping-particle" : "", "parse-names" : false, "suffix" : "" }, { "dropping-particle" : "", "family" : "Amano", "given" : "Yuki", "non-dropping-particle" : "", "parse-names" : false, "suffix" : "" }, { "dropping-particle" : "", "family" : "Ise", "given" : "Kotaro", "non-dropping-particle" : "", "parse-names" : false, "suffix" : "" }, { "dropping-particle" : "", "family" : "Suzuki", "given" : "Yohey", "non-dropping-particle" : "", "parse-names" : false, "suffix" : "" }, { "dropping-particle" : "", "family" : "Dudek", "given" : "Natasha", "non-dropping-particle" : "", "parse-names" : false, "suffix" : "" }, { "dropping-particle" : "", "family" : "Relman", "given" : "David A", "non-dropping-particle" : "", "parse-names" : false, "suffix" : "" }, { "dropping-particle" : "", "family" : "Finstad", "given" : "Kari M", "non-dropping-particle" : "", "parse-names" : false, "suffix" : "" }, { "dropping-particle" : "", "family" : "Amundson", "given" : "Ronald", "non-dropping-particle" : "", "parse-names" : false, "suffix" : "" }, { "dropping-particle" : "", "family" : "Thomas", "given" : "Brian C", "non-dropping-particle" : "", "parse-names" : false, "suffix" : "" }, { "dropping-particle" : "", "family" : "Banfield", "given" : "Jillian F", "non-dropping-particle" : "", "parse-names" : false, "suffix" : "" } ], "container-title" : "Nature Microbiology", "id" : "ITEM-1", "issued" : { "date-parts" : [ [ "2016" ] ] }, "page" : "1-6", "title" : "A new view of the tree of life", "type" : "article-journal", "volume" : "1" }, "uris" : [ "http://www.mendeley.com/documents/?uuid=01c03762-2bdb-49db-ad47-870ca495f989" ] } ], "mendeley" : { "formattedCitation" : "(35)", "plainTextFormattedCitation" : "(35)", "previouslyFormattedCitation" : "(35)" }, "properties" : { "noteIndex" : 0 }, "schema" : "https://github.com/citation-style-language/schema/raw/master/csl-citation.json" }</w:instrText>
      </w:r>
      <w:r>
        <w:rPr>
          <w:rFonts w:cs="Times New Roman"/>
          <w:szCs w:val="24"/>
        </w:rPr>
        <w:fldChar w:fldCharType="separate"/>
      </w:r>
      <w:r w:rsidR="00103BCA" w:rsidRPr="00103BCA">
        <w:rPr>
          <w:rFonts w:cs="Times New Roman"/>
          <w:noProof/>
          <w:szCs w:val="24"/>
        </w:rPr>
        <w:t>(35)</w:t>
      </w:r>
      <w:r>
        <w:rPr>
          <w:rFonts w:cs="Times New Roman"/>
          <w:szCs w:val="24"/>
        </w:rPr>
        <w:fldChar w:fldCharType="end"/>
      </w:r>
      <w:r>
        <w:rPr>
          <w:rFonts w:cs="Times New Roman"/>
          <w:szCs w:val="24"/>
        </w:rPr>
        <w:t>. This is consistent with the findings of other 16S and metagenomics studies of meromictic lakes</w:t>
      </w:r>
      <w:r w:rsidR="001F1D37">
        <w:rPr>
          <w:rFonts w:cs="Times New Roman"/>
          <w:szCs w:val="24"/>
        </w:rPr>
        <w:t xml:space="preserve">  </w:t>
      </w:r>
      <w:r w:rsidR="001F1D37">
        <w:rPr>
          <w:rFonts w:cs="Times New Roman"/>
          <w:szCs w:val="24"/>
        </w:rPr>
        <w:fldChar w:fldCharType="begin" w:fldLock="1"/>
      </w:r>
      <w:r w:rsidR="001F1D37">
        <w:rPr>
          <w:rFonts w:cs="Times New Roman"/>
          <w:szCs w:val="24"/>
        </w:rPr>
        <w:instrText>ADDIN CSL_CITATION { "citationItems" : [ { "id" : "ITEM-1", "itemData" : { "DOI" : "10.1128/AEM.01774-14", "ISSN" : "0099-2240", "author" : [ { "dropping-particle" : "", "family" : "Gies", "given" : "E. A.", "non-dropping-particle" : "", "parse-names" : false, "suffix" : "" }, { "dropping-particle" : "", "family" : "Konwar", "given" : "K. M.", "non-dropping-particle" : "", "parse-names" : false, "suffix" : "" }, { "dropping-particle" : "", "family" : "Beatty", "given" : "J. T.", "non-dropping-particle" : "", "parse-names" : false, "suffix" : "" }, { "dropping-particle" : "", "family" : "Hallam", "given" : "S. J.", "non-dropping-particle" : "", "parse-names" : false, "suffix" : "" } ], "container-title" : "Applied and Environmental Microbiology", "id" : "ITEM-1", "issue" : "21", "issued" : { "date-parts" : [ [ "2014" ] ] }, "page" : "6807-6818", "title" : "Illuminating microbial dark matter in meromictic Sakinaw Lake", "type" : "article-journal", "volume" : "80" }, "uris" : [ "http://www.mendeley.com/documents/?uuid=5ec7d3ff-7fb8-45e0-b3da-daac090056e5" ] }, { "id" : "ITEM-2", "itemData" : { "DOI" : "10.1007/s00203-010-0578-4", "ISBN" : "0302-8933, 1432-072X", "ISSN" : "03028933", "PMID" : "20495786", "abstract" : "The vertical distribution of OP11, OD1 and SR1 divisions in the oxycline and in the anoxic water column of Lake Pavin, a freshwater permanently stratified mountain lake in France, was determined by temporal temperature gel gradient electrophoresis and 16S rRNA clone libraries. Gradual changes in the community structure were noted in relation to environmental variables along the oxidized/reduced environment. In addition, a separate effort to identify members of these lineages in the oxic mixolimnion identified sequences affiliated to SR1 and OP11 divisions, indicating that they are more widespread than previously expected.", "author" : [ { "dropping-particle" : "", "family" : "Borrel", "given" : "Guillaume", "non-dropping-particle" : "", "parse-names" : false, "suffix" : "" }, { "dropping-particle" : "", "family" : "Lehours", "given" : "A. C.", "non-dropping-particle" : "", "parse-names" : false, "suffix" : "" }, { "dropping-particle" : "", "family" : "Bardot", "given" : "Corinne", "non-dropping-particle" : "", "parse-names" : false, "suffix" : "" }, { "dropping-particle" : "", "family" : "Bailly", "given" : "Xavier", "non-dropping-particle" : "", "parse-names" : false, "suffix" : "" }, { "dropping-particle" : "", "family" : "Fonty", "given" : "Gerard", "non-dropping-particle" : "", "parse-names" : false, "suffix" : "" } ], "container-title" : "Archives of Microbiology", "id" : "ITEM-2", "issue" : "7", "issued" : { "date-parts" : [ [ "2010" ] ] }, "page" : "559-567", "title" : "Members of candidate divisions OP11, OD1 and SR1 are widespread along the water column of the meromictic Lake Pavin (France)", "type" : "article-journal", "volume" : "192" }, "uris" : [ "http://www.mendeley.com/documents/?uuid=d7fc4c60-875c-4b7f-ad74-b9ffd24a1554" ] } ], "mendeley" : { "formattedCitation" : "(36, 37)", "plainTextFormattedCitation" : "(36, 37)", "previouslyFormattedCitation" : "(36, 37)" }, "properties" : { "noteIndex" : 0 }, "schema" : "https://github.com/citation-style-language/schema/raw/master/csl-citation.json" }</w:instrText>
      </w:r>
      <w:r w:rsidR="001F1D37">
        <w:rPr>
          <w:rFonts w:cs="Times New Roman"/>
          <w:szCs w:val="24"/>
        </w:rPr>
        <w:fldChar w:fldCharType="separate"/>
      </w:r>
      <w:r w:rsidR="001F1D37" w:rsidRPr="00103BCA">
        <w:rPr>
          <w:rFonts w:cs="Times New Roman"/>
          <w:noProof/>
          <w:szCs w:val="24"/>
        </w:rPr>
        <w:t>(36, 37)</w:t>
      </w:r>
      <w:r w:rsidR="001F1D37">
        <w:rPr>
          <w:rFonts w:cs="Times New Roman"/>
          <w:szCs w:val="24"/>
        </w:rPr>
        <w:fldChar w:fldCharType="end"/>
      </w:r>
      <w:r>
        <w:rPr>
          <w:rFonts w:cs="Times New Roman"/>
          <w:szCs w:val="24"/>
        </w:rPr>
        <w:t xml:space="preserve">, and </w:t>
      </w:r>
      <w:r>
        <w:rPr>
          <w:rFonts w:cs="Times New Roman"/>
          <w:szCs w:val="24"/>
        </w:rPr>
        <w:lastRenderedPageBreak/>
        <w:t xml:space="preserve">suggests that the highly reduced and consistently anaerobic conditions in meromictic hypolimnia </w:t>
      </w:r>
      <w:r w:rsidR="001F1D37">
        <w:rPr>
          <w:rFonts w:cs="Times New Roman"/>
          <w:szCs w:val="24"/>
        </w:rPr>
        <w:t>are</w:t>
      </w:r>
      <w:r>
        <w:rPr>
          <w:rFonts w:cs="Times New Roman"/>
          <w:szCs w:val="24"/>
        </w:rPr>
        <w:t xml:space="preserve"> excellent study systems for research on members of the candidate phyla radiation and “microbial dark matter”</w:t>
      </w:r>
      <w:r w:rsidRPr="00BE4030">
        <w:rPr>
          <w:rFonts w:cs="Times New Roman"/>
          <w:szCs w:val="24"/>
        </w:rPr>
        <w:t>.</w:t>
      </w:r>
    </w:p>
    <w:p w14:paraId="500E8B35" w14:textId="58869044" w:rsidR="001A4EFF" w:rsidRPr="00BE4030" w:rsidRDefault="001A4EFF" w:rsidP="00383CFF">
      <w:pPr>
        <w:spacing w:after="100" w:afterAutospacing="1" w:line="480" w:lineRule="auto"/>
        <w:ind w:firstLine="360"/>
        <w:jc w:val="both"/>
        <w:rPr>
          <w:rFonts w:eastAsia="Times New Roman" w:cs="Times New Roman"/>
          <w:szCs w:val="24"/>
        </w:rPr>
      </w:pPr>
      <w:r w:rsidRPr="00BE4030">
        <w:rPr>
          <w:rFonts w:eastAsia="Times New Roman" w:cs="Times New Roman"/>
          <w:szCs w:val="24"/>
        </w:rPr>
        <w:t xml:space="preserve">Perhaps the biggest implication of this </w:t>
      </w:r>
      <w:r>
        <w:rPr>
          <w:rFonts w:eastAsia="Times New Roman" w:cs="Times New Roman"/>
          <w:szCs w:val="24"/>
        </w:rPr>
        <w:t>study</w:t>
      </w:r>
      <w:r w:rsidRPr="00BE4030">
        <w:rPr>
          <w:rFonts w:eastAsia="Times New Roman" w:cs="Times New Roman"/>
          <w:szCs w:val="24"/>
        </w:rPr>
        <w:t xml:space="preserve"> is the importance of </w:t>
      </w:r>
      <w:r>
        <w:rPr>
          <w:rFonts w:eastAsia="Times New Roman" w:cs="Times New Roman"/>
          <w:szCs w:val="24"/>
        </w:rPr>
        <w:t>repeate</w:t>
      </w:r>
      <w:r w:rsidR="00261E0A">
        <w:rPr>
          <w:rFonts w:eastAsia="Times New Roman" w:cs="Times New Roman"/>
          <w:szCs w:val="24"/>
        </w:rPr>
        <w:t>d sampling of microbial ecosystems</w:t>
      </w:r>
      <w:r w:rsidRPr="00BE4030">
        <w:rPr>
          <w:rFonts w:eastAsia="Times New Roman" w:cs="Times New Roman"/>
          <w:szCs w:val="24"/>
        </w:rPr>
        <w:t>. A similar dataset spanni</w:t>
      </w:r>
      <w:r>
        <w:rPr>
          <w:rFonts w:eastAsia="Times New Roman" w:cs="Times New Roman"/>
          <w:szCs w:val="24"/>
        </w:rPr>
        <w:t>ng only a single year would not have captured the full extent of variability observed, and therefore would not have detected as many of the taxa belonging to the bog lake community</w:t>
      </w:r>
      <w:r w:rsidRPr="00BE4030">
        <w:rPr>
          <w:rFonts w:eastAsia="Times New Roman" w:cs="Times New Roman"/>
          <w:szCs w:val="24"/>
        </w:rPr>
        <w:t xml:space="preserve">. </w:t>
      </w:r>
      <w:r>
        <w:rPr>
          <w:rFonts w:eastAsia="Times New Roman" w:cs="Times New Roman"/>
          <w:szCs w:val="24"/>
        </w:rPr>
        <w:t>While we found no evidence for seasonal trends or repeated annual trends, it i</w:t>
      </w:r>
      <w:r w:rsidRPr="00BE4030">
        <w:rPr>
          <w:rFonts w:eastAsia="Times New Roman" w:cs="Times New Roman"/>
          <w:szCs w:val="24"/>
        </w:rPr>
        <w:t xml:space="preserve">s possible that </w:t>
      </w:r>
      <w:r>
        <w:rPr>
          <w:rFonts w:eastAsia="Times New Roman" w:cs="Times New Roman"/>
          <w:szCs w:val="24"/>
        </w:rPr>
        <w:t>there are cycles or variables acting on</w:t>
      </w:r>
      <w:r w:rsidRPr="00BE4030">
        <w:rPr>
          <w:rFonts w:eastAsia="Times New Roman" w:cs="Times New Roman"/>
          <w:szCs w:val="24"/>
        </w:rPr>
        <w:t xml:space="preserve"> scales </w:t>
      </w:r>
      <w:r w:rsidR="00261E0A">
        <w:rPr>
          <w:rFonts w:eastAsia="Times New Roman" w:cs="Times New Roman"/>
          <w:szCs w:val="24"/>
        </w:rPr>
        <w:t>longer</w:t>
      </w:r>
      <w:r w:rsidRPr="00BE4030">
        <w:rPr>
          <w:rFonts w:eastAsia="Times New Roman" w:cs="Times New Roman"/>
          <w:szCs w:val="24"/>
        </w:rPr>
        <w:t xml:space="preserve"> than the five years covered in this dataset, or that annual differences are driven by environmental factors</w:t>
      </w:r>
      <w:r w:rsidR="00261E0A">
        <w:rPr>
          <w:rFonts w:eastAsia="Times New Roman" w:cs="Times New Roman"/>
          <w:szCs w:val="24"/>
        </w:rPr>
        <w:t xml:space="preserve"> that do not occur every year. Unmeasured b</w:t>
      </w:r>
      <w:r w:rsidRPr="00BE4030">
        <w:rPr>
          <w:rFonts w:eastAsia="Times New Roman" w:cs="Times New Roman"/>
          <w:szCs w:val="24"/>
        </w:rPr>
        <w:t xml:space="preserve">iotic interactions between bacterial taxa may also contribute to </w:t>
      </w:r>
      <w:r>
        <w:rPr>
          <w:rFonts w:eastAsia="Times New Roman" w:cs="Times New Roman"/>
          <w:szCs w:val="24"/>
        </w:rPr>
        <w:t xml:space="preserve">the observed </w:t>
      </w:r>
      <w:r w:rsidRPr="00BE4030">
        <w:rPr>
          <w:rFonts w:eastAsia="Times New Roman" w:cs="Times New Roman"/>
          <w:szCs w:val="24"/>
        </w:rPr>
        <w:t xml:space="preserve">variability. Understanding the factors that contribute to </w:t>
      </w:r>
      <w:r>
        <w:rPr>
          <w:rFonts w:eastAsia="Times New Roman" w:cs="Times New Roman"/>
          <w:szCs w:val="24"/>
        </w:rPr>
        <w:t>variability in bog lake communities</w:t>
      </w:r>
      <w:r w:rsidRPr="00BE4030">
        <w:rPr>
          <w:rFonts w:eastAsia="Times New Roman" w:cs="Times New Roman"/>
          <w:szCs w:val="24"/>
        </w:rPr>
        <w:t xml:space="preserve"> will lead to improved predictive modelling in freshwater systems, allowing forecasting of bloom events and guiding better management strategies. Additionally, these systems may be ideal for addressing some of the core questions in microbial ecology, such as how community assembly occurs, how interactions between taxa shape community composition, and how resource partitioning drives the lifestyles of bacterial taxa.</w:t>
      </w:r>
    </w:p>
    <w:p w14:paraId="58FF5DB9" w14:textId="459CBC72" w:rsidR="001A4EFF" w:rsidRDefault="001A4EFF" w:rsidP="00383CFF">
      <w:pPr>
        <w:spacing w:after="100" w:afterAutospacing="1" w:line="480" w:lineRule="auto"/>
        <w:ind w:firstLine="360"/>
        <w:jc w:val="both"/>
        <w:rPr>
          <w:rFonts w:eastAsia="Times New Roman" w:cs="Times New Roman"/>
          <w:szCs w:val="24"/>
        </w:rPr>
      </w:pPr>
      <w:r w:rsidRPr="00BE4030">
        <w:rPr>
          <w:rFonts w:eastAsia="Times New Roman" w:cs="Times New Roman"/>
          <w:szCs w:val="24"/>
        </w:rPr>
        <w:t xml:space="preserve">To answer </w:t>
      </w:r>
      <w:r w:rsidR="00261E0A">
        <w:rPr>
          <w:rFonts w:eastAsia="Times New Roman" w:cs="Times New Roman"/>
          <w:szCs w:val="24"/>
        </w:rPr>
        <w:t>these questions and more, we continue</w:t>
      </w:r>
      <w:r w:rsidRPr="00BE4030">
        <w:rPr>
          <w:rFonts w:eastAsia="Times New Roman" w:cs="Times New Roman"/>
          <w:szCs w:val="24"/>
        </w:rPr>
        <w:t xml:space="preserve"> to collect and sequence samples for the North Temperate Lakes – Microbial Observatory, and we are expanding our sequencing repertoire beyond 16S sequencing. All of the 16S data we have currently generated can be found in the R package “OTUtable” which is available on CRAN for installation via the R command line, or on our GitHub page. </w:t>
      </w:r>
      <w:r w:rsidR="00261E0A">
        <w:rPr>
          <w:rFonts w:eastAsia="Times New Roman" w:cs="Times New Roman"/>
          <w:szCs w:val="24"/>
        </w:rPr>
        <w:t xml:space="preserve">This dataset has already been used in a meta-analysis of microbial time series (1). </w:t>
      </w:r>
      <w:bookmarkStart w:id="0" w:name="_GoBack"/>
      <w:bookmarkEnd w:id="0"/>
      <w:r w:rsidRPr="00BE4030">
        <w:rPr>
          <w:rFonts w:eastAsia="Times New Roman" w:cs="Times New Roman"/>
          <w:szCs w:val="24"/>
        </w:rPr>
        <w:t xml:space="preserve">We hope that this dataset and its future expansion will be used as a resource for researchers investigating their own questions about how bacterial communities behave on long time scales. </w:t>
      </w:r>
    </w:p>
    <w:p w14:paraId="08EDB491" w14:textId="77777777" w:rsidR="006F4646" w:rsidRDefault="006F4646" w:rsidP="00383CFF">
      <w:pPr>
        <w:pStyle w:val="Heading1"/>
        <w:jc w:val="both"/>
      </w:pPr>
      <w:r>
        <w:lastRenderedPageBreak/>
        <w:t>Methods</w:t>
      </w:r>
    </w:p>
    <w:p w14:paraId="2234DE5E" w14:textId="77777777" w:rsidR="006F4646" w:rsidRPr="000D4BB0" w:rsidRDefault="006F4646" w:rsidP="00383CFF">
      <w:pPr>
        <w:pStyle w:val="Heading2"/>
        <w:jc w:val="both"/>
      </w:pPr>
      <w:r w:rsidRPr="000D4BB0">
        <w:t>Sample Collection</w:t>
      </w:r>
    </w:p>
    <w:p w14:paraId="61437EC2" w14:textId="0F6EE34A" w:rsidR="006F4646" w:rsidRDefault="006F4646" w:rsidP="00383CFF">
      <w:pPr>
        <w:pStyle w:val="ManuscriptText"/>
      </w:pPr>
      <w:r w:rsidRPr="002A74FF">
        <w:t>Water was collected from eight bog lakes during the summers of 2005, 2007, 2008 and 2009</w:t>
      </w:r>
      <w:r>
        <w:t xml:space="preserve">, as previously described </w:t>
      </w:r>
      <w:r>
        <w:fldChar w:fldCharType="begin" w:fldLock="1"/>
      </w:r>
      <w:r>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4)", "plainTextFormattedCitation" : "(24)", "previouslyFormattedCitation" : "(24)" }, "properties" : { "noteIndex" : 0 }, "schema" : "https://github.com/citation-style-language/schema/raw/master/csl-citation.json" }</w:instrText>
      </w:r>
      <w:r>
        <w:fldChar w:fldCharType="separate"/>
      </w:r>
      <w:r w:rsidRPr="006F4646">
        <w:rPr>
          <w:noProof/>
        </w:rPr>
        <w:t>(24)</w:t>
      </w:r>
      <w:r>
        <w:fldChar w:fldCharType="end"/>
      </w:r>
      <w:r>
        <w:t>. Briefly, t</w:t>
      </w:r>
      <w:r w:rsidRPr="002A74FF">
        <w:t>he epilimnion and hypolimnion layers were collected separately using an integrated water column</w:t>
      </w:r>
      <w:r>
        <w:t xml:space="preserve"> sampler</w:t>
      </w:r>
      <w:r w:rsidRPr="002A74FF">
        <w:t xml:space="preserve">. Dissolved oxygen and temperature </w:t>
      </w:r>
      <w:r>
        <w:t xml:space="preserve">profiles </w:t>
      </w:r>
      <w:r w:rsidRPr="002A74FF">
        <w:t>were measured at the time of collection using a handheld YSI</w:t>
      </w:r>
      <w:r>
        <w:t xml:space="preserve"> 550A (YSI Inc., Yellow Springs, OH)</w:t>
      </w:r>
      <w:r w:rsidRPr="002A74FF">
        <w:t xml:space="preserve">. After transport to the laboratory, </w:t>
      </w:r>
      <w:r>
        <w:t xml:space="preserve">approximately </w:t>
      </w:r>
      <w:r w:rsidRPr="002A74FF">
        <w:t>150 mL from each</w:t>
      </w:r>
      <w:r>
        <w:t xml:space="preserve"> well-mixed</w:t>
      </w:r>
      <w:r w:rsidRPr="002A74FF">
        <w:t xml:space="preserve"> </w:t>
      </w:r>
      <w:r>
        <w:t xml:space="preserve">sample </w:t>
      </w:r>
      <w:r w:rsidRPr="002A74FF">
        <w:t xml:space="preserve">was filtered through a 0.22 micron </w:t>
      </w:r>
      <w:r>
        <w:t>polyethersulfone</w:t>
      </w:r>
      <w:r w:rsidRPr="002A74FF">
        <w:t xml:space="preserve"> filter</w:t>
      </w:r>
      <w:r>
        <w:t xml:space="preserve"> (Supor 200, Pall, Port Washington, NY)</w:t>
      </w:r>
      <w:r w:rsidRPr="002A74FF">
        <w:t xml:space="preserve">. Filters were stored at -80C until DNA </w:t>
      </w:r>
      <w:r>
        <w:t xml:space="preserve">extraction using FastDNA Spin Kit for Soil (MP Biomedicals, Santa Ana, CA), with minor modifications </w:t>
      </w:r>
      <w:r w:rsidRPr="00637477">
        <w:fldChar w:fldCharType="begin" w:fldLock="1"/>
      </w:r>
      <w:r>
        <w:instrText>ADDIN CSL_CITATION { "citationItems" : [ { "id" : "ITEM-1", "itemData" : { "DOI" : "10.4319/lo.2007.52.2.0487", "ISSN" : "00243590", "abstract" : "We investigated patterns of intra- and interannual change in pelagic bacterial community composition (BCC, assessed using automated ribosomal intergenic spacer analysis) over six years in eutrophic Lake Mendota, Wisconsin. A regular phenology was repeated across years, implying that freshwater bacterial communities are more predictable in their dynamics than previously thought. Seasonal events, such as water column mixing and trends in water temperature, were most strongly related to BCC variation. Communities became progressively less similar across years between the months of May and September, when the lake was thermally stratified. Dissolved oxygen and nitrate + nitrite concentrations were highly correlated to BCC change within and across seasons. The relationship between BCC and seasonal drivers suggests that trajectories of community change observed over long time series will reflect large-scale climate variation. Bacteria", "author" : [ { "dropping-particle" : "", "family" : "Shade", "given" : "Ashley", "non-dropping-particle" : "", "parse-names" : false, "suffix" : "" }, { "dropping-particle" : "", "family" : "Kent", "given" : "Angela D.", "non-dropping-particle" : "", "parse-names" : false, "suffix" : "" }, { "dropping-particle" : "", "family" : "Jones", "given" : "Stuart E.", "non-dropping-particle" : "", "parse-names" : false, "suffix" : "" }, { "dropping-particle" : "", "family" : "Newton", "given" : "Ryan J.", "non-dropping-particle" : "", "parse-names" : false, "suffix" : "" }, { "dropping-particle" : "", "family" : "Triplett", "given" : "Eric W.", "non-dropping-particle" : "", "parse-names" : false, "suffix" : "" }, { "dropping-particle" : "", "family" : "McMahon", "given" : "Katherine D.", "non-dropping-particle" : "", "parse-names" : false, "suffix" : "" } ], "container-title" : "Limnology and Oceanography", "id" : "ITEM-1", "issue" : "2", "issued" : { "date-parts" : [ [ "2007" ] ] }, "note" : "Goal: examine BCC over annual cycles and their relation to chemical and physical factors\nMethod: ARISA on Mendota, similarity matrices\nResults:\nMore than half of OTUs observed in all seasons\nPCA - correlation in spring with DO, chlorophyll, nitrate/ite\ncorrelation in fall with total nitrogen and temp\nPropose lake mixing as additional control on BCC\nFew winter samples\nMore temporally resolved dataset may provide more insight", "page" : "487-494", "title" : "Interannual dynamics and phenology of bacterial communities in a eutrophic lake", "type" : "article-journal", "volume" : "52" }, "uris" : [ "http://www.mendeley.com/documents/?uuid=379df6ec-9ac4-486f-8081-85285e170409" ] } ], "mendeley" : { "formattedCitation" : "(38)", "plainTextFormattedCitation" : "(38)", "previouslyFormattedCitation" : "(38)" }, "properties" : { "noteIndex" : 0 }, "schema" : "https://github.com/citation-style-language/schema/raw/master/csl-citation.json" }</w:instrText>
      </w:r>
      <w:r w:rsidRPr="00637477">
        <w:fldChar w:fldCharType="separate"/>
      </w:r>
      <w:r w:rsidRPr="006F4646">
        <w:rPr>
          <w:noProof/>
        </w:rPr>
        <w:t>(38)</w:t>
      </w:r>
      <w:r w:rsidRPr="00637477">
        <w:fldChar w:fldCharType="end"/>
      </w:r>
      <w:r>
        <w:t>.</w:t>
      </w:r>
      <w:r w:rsidRPr="002A74FF">
        <w:t xml:space="preserve"> </w:t>
      </w:r>
      <w:r>
        <w:t xml:space="preserve">The sampling sites are located near </w:t>
      </w:r>
      <w:r w:rsidRPr="002A74FF">
        <w:t xml:space="preserve">Boulder Junction, WI, and were chosen to </w:t>
      </w:r>
      <w:r>
        <w:t xml:space="preserve">include lakes represent the three mixing regimes of polymictic (multiple mixing events per year), dimictic (two mixing events per year, usually in spring and fall), and meromictic (no record mixing events) </w:t>
      </w:r>
      <w:r w:rsidRPr="002A74FF">
        <w:t xml:space="preserve">(Table 1). </w:t>
      </w:r>
      <w:r>
        <w:t>Trout Bog and Crystal Bog are also primary study sites for the North Temperate Lakes - Long Term Ecological Research Program, which measures a suite of chemical limnology parameters fortnightly during the open water season. The NTL-LTER also maintains autonomous sensing buoys on Trout Bog and Crystal Bog, allowing for more refined mixing event detection based on thermistor chain measurements.</w:t>
      </w:r>
    </w:p>
    <w:p w14:paraId="40EC8147" w14:textId="551A214E" w:rsidR="006F4646" w:rsidRDefault="006F4646" w:rsidP="00383CFF">
      <w:pPr>
        <w:pStyle w:val="ManuscriptText"/>
      </w:pPr>
    </w:p>
    <w:p w14:paraId="667C88AC" w14:textId="4EAAAE91" w:rsidR="006F4646" w:rsidRDefault="006F4646" w:rsidP="00383CFF">
      <w:pPr>
        <w:pStyle w:val="ManuscriptText"/>
      </w:pPr>
    </w:p>
    <w:p w14:paraId="04F7D622" w14:textId="47F29FCC" w:rsidR="006F4646" w:rsidRDefault="006F4646" w:rsidP="00383CFF">
      <w:pPr>
        <w:pStyle w:val="ManuscriptText"/>
      </w:pPr>
    </w:p>
    <w:p w14:paraId="41E93DB6" w14:textId="79ABEF75" w:rsidR="006F4646" w:rsidRDefault="006F4646" w:rsidP="00383CFF">
      <w:pPr>
        <w:pStyle w:val="ManuscriptText"/>
      </w:pPr>
    </w:p>
    <w:p w14:paraId="540E4454" w14:textId="661AA7B9" w:rsidR="006F4646" w:rsidRDefault="006F4646" w:rsidP="00383CFF">
      <w:pPr>
        <w:pStyle w:val="ManuscriptText"/>
      </w:pPr>
    </w:p>
    <w:p w14:paraId="363A1D18" w14:textId="76D82B5B" w:rsidR="006F4646" w:rsidRDefault="006F4646" w:rsidP="00383CFF">
      <w:pPr>
        <w:pStyle w:val="ManuscriptText"/>
      </w:pPr>
    </w:p>
    <w:p w14:paraId="5E04379F" w14:textId="77777777" w:rsidR="006F4646" w:rsidRDefault="006F4646" w:rsidP="00383CFF">
      <w:pPr>
        <w:pStyle w:val="ManuscriptText"/>
      </w:pPr>
    </w:p>
    <w:p w14:paraId="17C26D67" w14:textId="77777777" w:rsidR="006F4646" w:rsidRDefault="006F4646" w:rsidP="00383CFF">
      <w:pPr>
        <w:jc w:val="both"/>
      </w:pPr>
      <w:r>
        <w:rPr>
          <w:b/>
        </w:rPr>
        <w:lastRenderedPageBreak/>
        <w:t xml:space="preserve">Table 1. Location and characteristics of study sites. </w:t>
      </w:r>
      <w:r>
        <w:t>The lakes included in this time series are small, humic bog lakes in the boreal region near Minocqua, Wisconsin, USA. They range in depth from 2 to 21.5 meters and encompass a range of water column mixing frequencies (termed regimes). Dimictic lakes mix twice per year, typically in fall and spring, while polymictic lakes can mix more than twice throughout the spring, summer, and fall. Meromictic lakes have no recorded mixing events. pH was measured in 2007, while nutrient data was measured in 2008. When two values are present in a single box, the first represents the epilimnion value and the second represents the hypolimnion value.</w:t>
      </w:r>
    </w:p>
    <w:p w14:paraId="18EBB6CD" w14:textId="77777777" w:rsidR="006F4646" w:rsidRDefault="006F4646" w:rsidP="00383CFF">
      <w:pPr>
        <w:jc w:val="both"/>
      </w:pPr>
    </w:p>
    <w:tbl>
      <w:tblPr>
        <w:tblStyle w:val="PlainTable11"/>
        <w:tblpPr w:leftFromText="180" w:rightFromText="180" w:vertAnchor="page" w:horzAnchor="margin" w:tblpXSpec="center" w:tblpY="4786"/>
        <w:tblW w:w="12139" w:type="dxa"/>
        <w:tblLayout w:type="fixed"/>
        <w:tblLook w:val="04A0" w:firstRow="1" w:lastRow="0" w:firstColumn="1" w:lastColumn="0" w:noHBand="0" w:noVBand="1"/>
      </w:tblPr>
      <w:tblGrid>
        <w:gridCol w:w="1537"/>
        <w:gridCol w:w="1158"/>
        <w:gridCol w:w="1287"/>
        <w:gridCol w:w="1375"/>
        <w:gridCol w:w="1375"/>
        <w:gridCol w:w="1375"/>
        <w:gridCol w:w="1375"/>
        <w:gridCol w:w="1378"/>
        <w:gridCol w:w="1279"/>
      </w:tblGrid>
      <w:tr w:rsidR="006F4646" w:rsidRPr="005E5305" w14:paraId="3F43C515" w14:textId="77777777" w:rsidTr="0072376A">
        <w:trPr>
          <w:cnfStyle w:val="100000000000" w:firstRow="1" w:lastRow="0" w:firstColumn="0" w:lastColumn="0" w:oddVBand="0" w:evenVBand="0" w:oddHBand="0"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537" w:type="dxa"/>
          </w:tcPr>
          <w:p w14:paraId="25D09AA9" w14:textId="77777777" w:rsidR="006F4646" w:rsidRPr="005E5305"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i/>
                <w:sz w:val="20"/>
                <w:szCs w:val="20"/>
              </w:rPr>
            </w:pPr>
          </w:p>
        </w:tc>
        <w:tc>
          <w:tcPr>
            <w:tcW w:w="1158" w:type="dxa"/>
          </w:tcPr>
          <w:p w14:paraId="4ECA041C"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Forestry Bog</w:t>
            </w:r>
          </w:p>
        </w:tc>
        <w:tc>
          <w:tcPr>
            <w:tcW w:w="1287" w:type="dxa"/>
          </w:tcPr>
          <w:p w14:paraId="370C8149"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Crystal Bog</w:t>
            </w:r>
          </w:p>
        </w:tc>
        <w:tc>
          <w:tcPr>
            <w:tcW w:w="1375" w:type="dxa"/>
          </w:tcPr>
          <w:p w14:paraId="75C8A28F"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North Sparkling Bog</w:t>
            </w:r>
          </w:p>
        </w:tc>
        <w:tc>
          <w:tcPr>
            <w:tcW w:w="1375" w:type="dxa"/>
          </w:tcPr>
          <w:p w14:paraId="2D114E5F"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West Sparkling Bog</w:t>
            </w:r>
          </w:p>
        </w:tc>
        <w:tc>
          <w:tcPr>
            <w:tcW w:w="1375" w:type="dxa"/>
          </w:tcPr>
          <w:p w14:paraId="0BF86742"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Trout Bog</w:t>
            </w:r>
          </w:p>
        </w:tc>
        <w:tc>
          <w:tcPr>
            <w:tcW w:w="1375" w:type="dxa"/>
          </w:tcPr>
          <w:p w14:paraId="539E1329"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South Sparkling Bog</w:t>
            </w:r>
          </w:p>
        </w:tc>
        <w:tc>
          <w:tcPr>
            <w:tcW w:w="1378" w:type="dxa"/>
          </w:tcPr>
          <w:p w14:paraId="7251F0F8"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Hell’s Kitchen</w:t>
            </w:r>
          </w:p>
        </w:tc>
        <w:tc>
          <w:tcPr>
            <w:tcW w:w="1279" w:type="dxa"/>
          </w:tcPr>
          <w:p w14:paraId="4C965B92"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Mary Lake</w:t>
            </w:r>
          </w:p>
        </w:tc>
      </w:tr>
      <w:tr w:rsidR="006F4646" w:rsidRPr="005E5305" w14:paraId="5FD1E8F7" w14:textId="77777777" w:rsidTr="0072376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537" w:type="dxa"/>
          </w:tcPr>
          <w:p w14:paraId="25EC96B0"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ID</w:t>
            </w:r>
          </w:p>
        </w:tc>
        <w:tc>
          <w:tcPr>
            <w:tcW w:w="1158" w:type="dxa"/>
          </w:tcPr>
          <w:p w14:paraId="005DB289"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FB</w:t>
            </w:r>
          </w:p>
        </w:tc>
        <w:tc>
          <w:tcPr>
            <w:tcW w:w="1287" w:type="dxa"/>
          </w:tcPr>
          <w:p w14:paraId="2596E805"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CB</w:t>
            </w:r>
          </w:p>
        </w:tc>
        <w:tc>
          <w:tcPr>
            <w:tcW w:w="1375" w:type="dxa"/>
          </w:tcPr>
          <w:p w14:paraId="294FCEC7"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NS</w:t>
            </w:r>
          </w:p>
        </w:tc>
        <w:tc>
          <w:tcPr>
            <w:tcW w:w="1375" w:type="dxa"/>
          </w:tcPr>
          <w:p w14:paraId="75BC6AA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WS</w:t>
            </w:r>
          </w:p>
        </w:tc>
        <w:tc>
          <w:tcPr>
            <w:tcW w:w="1375" w:type="dxa"/>
          </w:tcPr>
          <w:p w14:paraId="58556C80"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TB</w:t>
            </w:r>
          </w:p>
        </w:tc>
        <w:tc>
          <w:tcPr>
            <w:tcW w:w="1375" w:type="dxa"/>
          </w:tcPr>
          <w:p w14:paraId="60305BD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SS</w:t>
            </w:r>
          </w:p>
        </w:tc>
        <w:tc>
          <w:tcPr>
            <w:tcW w:w="1378" w:type="dxa"/>
          </w:tcPr>
          <w:p w14:paraId="3A4126AB"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HK</w:t>
            </w:r>
          </w:p>
        </w:tc>
        <w:tc>
          <w:tcPr>
            <w:tcW w:w="1279" w:type="dxa"/>
          </w:tcPr>
          <w:p w14:paraId="707551D9"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A</w:t>
            </w:r>
          </w:p>
        </w:tc>
      </w:tr>
      <w:tr w:rsidR="006F4646" w:rsidRPr="005E5305" w14:paraId="5748A2BC" w14:textId="77777777" w:rsidTr="0072376A">
        <w:trPr>
          <w:trHeight w:val="251"/>
        </w:trPr>
        <w:tc>
          <w:tcPr>
            <w:cnfStyle w:val="001000000000" w:firstRow="0" w:lastRow="0" w:firstColumn="1" w:lastColumn="0" w:oddVBand="0" w:evenVBand="0" w:oddHBand="0" w:evenHBand="0" w:firstRowFirstColumn="0" w:firstRowLastColumn="0" w:lastRowFirstColumn="0" w:lastRowLastColumn="0"/>
            <w:tcW w:w="1537" w:type="dxa"/>
          </w:tcPr>
          <w:p w14:paraId="12E344BE"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Depth</w:t>
            </w:r>
            <w:r w:rsidRPr="00CD244E">
              <w:rPr>
                <w:rFonts w:ascii="Bell MT" w:eastAsia="Times New Roman" w:hAnsi="Bell MT" w:cs="Nirmala UI Semilight"/>
                <w:i/>
                <w:sz w:val="20"/>
                <w:szCs w:val="20"/>
              </w:rPr>
              <w:t xml:space="preserve"> (m)</w:t>
            </w:r>
          </w:p>
        </w:tc>
        <w:tc>
          <w:tcPr>
            <w:tcW w:w="1158" w:type="dxa"/>
          </w:tcPr>
          <w:p w14:paraId="33D0EDEA"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w:t>
            </w:r>
          </w:p>
        </w:tc>
        <w:tc>
          <w:tcPr>
            <w:tcW w:w="1287" w:type="dxa"/>
          </w:tcPr>
          <w:p w14:paraId="7143E905"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5</w:t>
            </w:r>
          </w:p>
        </w:tc>
        <w:tc>
          <w:tcPr>
            <w:tcW w:w="1375" w:type="dxa"/>
          </w:tcPr>
          <w:p w14:paraId="554F5BC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5</w:t>
            </w:r>
          </w:p>
        </w:tc>
        <w:tc>
          <w:tcPr>
            <w:tcW w:w="1375" w:type="dxa"/>
          </w:tcPr>
          <w:p w14:paraId="6081B265"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w:t>
            </w:r>
          </w:p>
        </w:tc>
        <w:tc>
          <w:tcPr>
            <w:tcW w:w="1375" w:type="dxa"/>
          </w:tcPr>
          <w:p w14:paraId="6AA5AE3F"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7.0</w:t>
            </w:r>
          </w:p>
        </w:tc>
        <w:tc>
          <w:tcPr>
            <w:tcW w:w="1375" w:type="dxa"/>
          </w:tcPr>
          <w:p w14:paraId="711A93C1"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8.0</w:t>
            </w:r>
          </w:p>
        </w:tc>
        <w:tc>
          <w:tcPr>
            <w:tcW w:w="1378" w:type="dxa"/>
          </w:tcPr>
          <w:p w14:paraId="23A35065"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3</w:t>
            </w:r>
          </w:p>
        </w:tc>
        <w:tc>
          <w:tcPr>
            <w:tcW w:w="1279" w:type="dxa"/>
          </w:tcPr>
          <w:p w14:paraId="4B500124"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1.5</w:t>
            </w:r>
          </w:p>
        </w:tc>
      </w:tr>
      <w:tr w:rsidR="006F4646" w:rsidRPr="005E5305" w14:paraId="2CA14FF7" w14:textId="77777777" w:rsidTr="0072376A">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537" w:type="dxa"/>
          </w:tcPr>
          <w:p w14:paraId="1897EC47"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Surface area</w:t>
            </w:r>
            <w:r w:rsidRPr="00CD244E">
              <w:rPr>
                <w:rFonts w:ascii="Bell MT" w:eastAsia="Times New Roman" w:hAnsi="Bell MT" w:cs="Nirmala UI Semilight"/>
                <w:i/>
                <w:sz w:val="20"/>
                <w:szCs w:val="20"/>
              </w:rPr>
              <w:t xml:space="preserve"> (m</w:t>
            </w:r>
            <w:r w:rsidRPr="00CD244E">
              <w:rPr>
                <w:rFonts w:ascii="Bell MT" w:eastAsia="Times New Roman" w:hAnsi="Bell MT" w:cs="Nirmala UI Semilight"/>
                <w:i/>
                <w:sz w:val="20"/>
                <w:szCs w:val="20"/>
                <w:vertAlign w:val="superscript"/>
              </w:rPr>
              <w:t>2</w:t>
            </w:r>
            <w:r w:rsidRPr="00CD244E">
              <w:rPr>
                <w:rFonts w:ascii="Bell MT" w:eastAsia="Times New Roman" w:hAnsi="Bell MT" w:cs="Nirmala UI Semilight"/>
                <w:i/>
                <w:sz w:val="20"/>
                <w:szCs w:val="20"/>
              </w:rPr>
              <w:t>)</w:t>
            </w:r>
          </w:p>
        </w:tc>
        <w:tc>
          <w:tcPr>
            <w:tcW w:w="1158" w:type="dxa"/>
          </w:tcPr>
          <w:p w14:paraId="17501B70"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300</w:t>
            </w:r>
          </w:p>
        </w:tc>
        <w:tc>
          <w:tcPr>
            <w:tcW w:w="1287" w:type="dxa"/>
          </w:tcPr>
          <w:p w14:paraId="773961A4"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5600</w:t>
            </w:r>
          </w:p>
        </w:tc>
        <w:tc>
          <w:tcPr>
            <w:tcW w:w="1375" w:type="dxa"/>
          </w:tcPr>
          <w:p w14:paraId="6F63B521"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700</w:t>
            </w:r>
          </w:p>
        </w:tc>
        <w:tc>
          <w:tcPr>
            <w:tcW w:w="1375" w:type="dxa"/>
          </w:tcPr>
          <w:p w14:paraId="5F28AA33"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1900</w:t>
            </w:r>
          </w:p>
        </w:tc>
        <w:tc>
          <w:tcPr>
            <w:tcW w:w="1375" w:type="dxa"/>
          </w:tcPr>
          <w:p w14:paraId="36164011"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0100</w:t>
            </w:r>
          </w:p>
        </w:tc>
        <w:tc>
          <w:tcPr>
            <w:tcW w:w="1375" w:type="dxa"/>
          </w:tcPr>
          <w:p w14:paraId="0EA4A857"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400</w:t>
            </w:r>
          </w:p>
        </w:tc>
        <w:tc>
          <w:tcPr>
            <w:tcW w:w="1378" w:type="dxa"/>
          </w:tcPr>
          <w:p w14:paraId="5DDAD51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30000</w:t>
            </w:r>
          </w:p>
        </w:tc>
        <w:tc>
          <w:tcPr>
            <w:tcW w:w="1279" w:type="dxa"/>
          </w:tcPr>
          <w:p w14:paraId="2F2EACA0"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2000</w:t>
            </w:r>
          </w:p>
        </w:tc>
      </w:tr>
      <w:tr w:rsidR="006F4646" w:rsidRPr="005E5305" w14:paraId="555C8C25" w14:textId="77777777" w:rsidTr="0072376A">
        <w:trPr>
          <w:trHeight w:val="488"/>
        </w:trPr>
        <w:tc>
          <w:tcPr>
            <w:cnfStyle w:val="001000000000" w:firstRow="0" w:lastRow="0" w:firstColumn="1" w:lastColumn="0" w:oddVBand="0" w:evenVBand="0" w:oddHBand="0" w:evenHBand="0" w:firstRowFirstColumn="0" w:firstRowLastColumn="0" w:lastRowFirstColumn="0" w:lastRowLastColumn="0"/>
            <w:tcW w:w="1537" w:type="dxa"/>
          </w:tcPr>
          <w:p w14:paraId="43858867"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Mixing regime</w:t>
            </w:r>
          </w:p>
        </w:tc>
        <w:tc>
          <w:tcPr>
            <w:tcW w:w="1158" w:type="dxa"/>
          </w:tcPr>
          <w:p w14:paraId="74CEB0CE"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287" w:type="dxa"/>
          </w:tcPr>
          <w:p w14:paraId="3861C36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375" w:type="dxa"/>
          </w:tcPr>
          <w:p w14:paraId="1992F85A"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75" w:type="dxa"/>
          </w:tcPr>
          <w:p w14:paraId="364E60AC"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375" w:type="dxa"/>
          </w:tcPr>
          <w:p w14:paraId="77DF875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75" w:type="dxa"/>
          </w:tcPr>
          <w:p w14:paraId="5558F5AB"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78" w:type="dxa"/>
          </w:tcPr>
          <w:p w14:paraId="50D576C3"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eromictic</w:t>
            </w:r>
          </w:p>
        </w:tc>
        <w:tc>
          <w:tcPr>
            <w:tcW w:w="1279" w:type="dxa"/>
          </w:tcPr>
          <w:p w14:paraId="283A0848"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eromictic</w:t>
            </w:r>
          </w:p>
        </w:tc>
      </w:tr>
      <w:tr w:rsidR="006F4646" w:rsidRPr="005E5305" w14:paraId="483E8DE3" w14:textId="77777777" w:rsidTr="0072376A">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537" w:type="dxa"/>
          </w:tcPr>
          <w:p w14:paraId="5A79470C"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GPS coordinates</w:t>
            </w:r>
          </w:p>
        </w:tc>
        <w:tc>
          <w:tcPr>
            <w:tcW w:w="1158" w:type="dxa"/>
          </w:tcPr>
          <w:p w14:paraId="79A78EDE"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7776,  -89.651248</w:t>
            </w:r>
          </w:p>
        </w:tc>
        <w:tc>
          <w:tcPr>
            <w:tcW w:w="1287" w:type="dxa"/>
          </w:tcPr>
          <w:p w14:paraId="2C20CFF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7639,  -89.606341</w:t>
            </w:r>
          </w:p>
        </w:tc>
        <w:tc>
          <w:tcPr>
            <w:tcW w:w="1375" w:type="dxa"/>
          </w:tcPr>
          <w:p w14:paraId="01D7E1C6"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4819,    -89.705214</w:t>
            </w:r>
          </w:p>
        </w:tc>
        <w:tc>
          <w:tcPr>
            <w:tcW w:w="1375" w:type="dxa"/>
          </w:tcPr>
          <w:p w14:paraId="51FD19A2"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4633,    -89.709082</w:t>
            </w:r>
          </w:p>
        </w:tc>
        <w:tc>
          <w:tcPr>
            <w:tcW w:w="1375" w:type="dxa"/>
          </w:tcPr>
          <w:p w14:paraId="75CD383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1140,    -89.686352</w:t>
            </w:r>
          </w:p>
        </w:tc>
        <w:tc>
          <w:tcPr>
            <w:tcW w:w="1375" w:type="dxa"/>
          </w:tcPr>
          <w:p w14:paraId="5CF36B94"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1140,    -89.709082</w:t>
            </w:r>
          </w:p>
        </w:tc>
        <w:tc>
          <w:tcPr>
            <w:tcW w:w="1378" w:type="dxa"/>
          </w:tcPr>
          <w:p w14:paraId="0172EA81"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186674,    -89.702510</w:t>
            </w:r>
          </w:p>
        </w:tc>
        <w:tc>
          <w:tcPr>
            <w:tcW w:w="1279" w:type="dxa"/>
          </w:tcPr>
          <w:p w14:paraId="309B1342"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250764,  -89.900419</w:t>
            </w:r>
          </w:p>
        </w:tc>
      </w:tr>
      <w:tr w:rsidR="006F4646" w:rsidRPr="005E5305" w14:paraId="01072A83" w14:textId="77777777" w:rsidTr="0072376A">
        <w:trPr>
          <w:trHeight w:val="505"/>
        </w:trPr>
        <w:tc>
          <w:tcPr>
            <w:cnfStyle w:val="001000000000" w:firstRow="0" w:lastRow="0" w:firstColumn="1" w:lastColumn="0" w:oddVBand="0" w:evenVBand="0" w:oddHBand="0" w:evenHBand="0" w:firstRowFirstColumn="0" w:firstRowLastColumn="0" w:lastRowFirstColumn="0" w:lastRowLastColumn="0"/>
            <w:tcW w:w="1537" w:type="dxa"/>
          </w:tcPr>
          <w:p w14:paraId="22D62AA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Years sampled</w:t>
            </w:r>
          </w:p>
        </w:tc>
        <w:tc>
          <w:tcPr>
            <w:tcW w:w="1158" w:type="dxa"/>
          </w:tcPr>
          <w:p w14:paraId="0D2FEB8B"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287" w:type="dxa"/>
          </w:tcPr>
          <w:p w14:paraId="026BEBEC"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9</w:t>
            </w:r>
          </w:p>
        </w:tc>
        <w:tc>
          <w:tcPr>
            <w:tcW w:w="1375" w:type="dxa"/>
          </w:tcPr>
          <w:p w14:paraId="01466799"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8, 2009</w:t>
            </w:r>
          </w:p>
        </w:tc>
        <w:tc>
          <w:tcPr>
            <w:tcW w:w="1375" w:type="dxa"/>
          </w:tcPr>
          <w:p w14:paraId="0501082B"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375" w:type="dxa"/>
          </w:tcPr>
          <w:p w14:paraId="13A30AD9"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5, 2007, 2008, 2009</w:t>
            </w:r>
          </w:p>
        </w:tc>
        <w:tc>
          <w:tcPr>
            <w:tcW w:w="1375" w:type="dxa"/>
          </w:tcPr>
          <w:p w14:paraId="70E3D424"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8, 2009</w:t>
            </w:r>
          </w:p>
        </w:tc>
        <w:tc>
          <w:tcPr>
            <w:tcW w:w="1378" w:type="dxa"/>
          </w:tcPr>
          <w:p w14:paraId="6F4E6D01"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279" w:type="dxa"/>
          </w:tcPr>
          <w:p w14:paraId="2EB8C26A"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5, 2007, 2008, 2009</w:t>
            </w:r>
          </w:p>
        </w:tc>
      </w:tr>
      <w:tr w:rsidR="006F4646" w:rsidRPr="005E5305" w14:paraId="01D5B581" w14:textId="77777777" w:rsidTr="0072376A">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537" w:type="dxa"/>
          </w:tcPr>
          <w:p w14:paraId="0AF69A71"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Pr>
                <w:rFonts w:ascii="Bell MT" w:eastAsia="Times New Roman" w:hAnsi="Bell MT" w:cs="Nirmala UI Semilight"/>
                <w:sz w:val="20"/>
                <w:szCs w:val="20"/>
              </w:rPr>
              <w:t>pH</w:t>
            </w:r>
          </w:p>
        </w:tc>
        <w:tc>
          <w:tcPr>
            <w:tcW w:w="1158" w:type="dxa"/>
          </w:tcPr>
          <w:p w14:paraId="318F9308"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97, 4.85</w:t>
            </w:r>
          </w:p>
        </w:tc>
        <w:tc>
          <w:tcPr>
            <w:tcW w:w="1287" w:type="dxa"/>
          </w:tcPr>
          <w:p w14:paraId="6C085EC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49, 4.41</w:t>
            </w:r>
          </w:p>
        </w:tc>
        <w:tc>
          <w:tcPr>
            <w:tcW w:w="1375" w:type="dxa"/>
          </w:tcPr>
          <w:p w14:paraId="1829CC35"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9, 4.80</w:t>
            </w:r>
          </w:p>
        </w:tc>
        <w:tc>
          <w:tcPr>
            <w:tcW w:w="1375" w:type="dxa"/>
          </w:tcPr>
          <w:p w14:paraId="168BD483"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5.22, 5.14</w:t>
            </w:r>
          </w:p>
        </w:tc>
        <w:tc>
          <w:tcPr>
            <w:tcW w:w="1375" w:type="dxa"/>
          </w:tcPr>
          <w:p w14:paraId="0D647578"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0, 4.78</w:t>
            </w:r>
          </w:p>
        </w:tc>
        <w:tc>
          <w:tcPr>
            <w:tcW w:w="1375" w:type="dxa"/>
          </w:tcPr>
          <w:p w14:paraId="61FB21D5"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46, 4.94</w:t>
            </w:r>
          </w:p>
        </w:tc>
        <w:tc>
          <w:tcPr>
            <w:tcW w:w="1378" w:type="dxa"/>
          </w:tcPr>
          <w:p w14:paraId="7A4DCCC8"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79" w:type="dxa"/>
          </w:tcPr>
          <w:p w14:paraId="15B5FDC9"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5.81, 5.72</w:t>
            </w:r>
          </w:p>
        </w:tc>
      </w:tr>
      <w:tr w:rsidR="006F4646" w:rsidRPr="005E5305" w14:paraId="59840DFB" w14:textId="77777777" w:rsidTr="0072376A">
        <w:trPr>
          <w:trHeight w:val="759"/>
        </w:trPr>
        <w:tc>
          <w:tcPr>
            <w:cnfStyle w:val="001000000000" w:firstRow="0" w:lastRow="0" w:firstColumn="1" w:lastColumn="0" w:oddVBand="0" w:evenVBand="0" w:oddHBand="0" w:evenHBand="0" w:firstRowFirstColumn="0" w:firstRowLastColumn="0" w:lastRowFirstColumn="0" w:lastRowLastColumn="0"/>
            <w:tcW w:w="1537" w:type="dxa"/>
          </w:tcPr>
          <w:p w14:paraId="7EA0D327"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Dissolved inorganic carbon (ppm)</w:t>
            </w:r>
          </w:p>
        </w:tc>
        <w:tc>
          <w:tcPr>
            <w:tcW w:w="1158" w:type="dxa"/>
          </w:tcPr>
          <w:p w14:paraId="7AD16F56"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87" w:type="dxa"/>
          </w:tcPr>
          <w:p w14:paraId="4FA923D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0.69, 1.72</w:t>
            </w:r>
          </w:p>
        </w:tc>
        <w:tc>
          <w:tcPr>
            <w:tcW w:w="1375" w:type="dxa"/>
          </w:tcPr>
          <w:p w14:paraId="26D1A53C"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12, 2.31</w:t>
            </w:r>
          </w:p>
        </w:tc>
        <w:tc>
          <w:tcPr>
            <w:tcW w:w="1375" w:type="dxa"/>
          </w:tcPr>
          <w:p w14:paraId="53BCC15E"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75" w:type="dxa"/>
          </w:tcPr>
          <w:p w14:paraId="0B53136F"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73, 4.47</w:t>
            </w:r>
          </w:p>
        </w:tc>
        <w:tc>
          <w:tcPr>
            <w:tcW w:w="1375" w:type="dxa"/>
          </w:tcPr>
          <w:p w14:paraId="0D1D4C77"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7, 6.42</w:t>
            </w:r>
          </w:p>
        </w:tc>
        <w:tc>
          <w:tcPr>
            <w:tcW w:w="1378" w:type="dxa"/>
          </w:tcPr>
          <w:p w14:paraId="380B1B1E"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79" w:type="dxa"/>
          </w:tcPr>
          <w:p w14:paraId="1D1C15FB"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5.54, 12.38</w:t>
            </w:r>
          </w:p>
        </w:tc>
      </w:tr>
      <w:tr w:rsidR="006F4646" w:rsidRPr="005E5305" w14:paraId="25968D83" w14:textId="77777777" w:rsidTr="0072376A">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537" w:type="dxa"/>
          </w:tcPr>
          <w:p w14:paraId="3A19412F"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Dissolved organic carbon (ppm)</w:t>
            </w:r>
          </w:p>
        </w:tc>
        <w:tc>
          <w:tcPr>
            <w:tcW w:w="1158" w:type="dxa"/>
          </w:tcPr>
          <w:p w14:paraId="75E66A3C"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87" w:type="dxa"/>
          </w:tcPr>
          <w:p w14:paraId="2386688C"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5.47, 13.6</w:t>
            </w:r>
          </w:p>
          <w:p w14:paraId="76659A4C"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75" w:type="dxa"/>
          </w:tcPr>
          <w:p w14:paraId="32DD54D7"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0.05, 10.40</w:t>
            </w:r>
          </w:p>
        </w:tc>
        <w:tc>
          <w:tcPr>
            <w:tcW w:w="1375" w:type="dxa"/>
          </w:tcPr>
          <w:p w14:paraId="700C8010"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75" w:type="dxa"/>
          </w:tcPr>
          <w:p w14:paraId="2A99DC5A"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87, 20.58</w:t>
            </w:r>
          </w:p>
        </w:tc>
        <w:tc>
          <w:tcPr>
            <w:tcW w:w="1375" w:type="dxa"/>
          </w:tcPr>
          <w:p w14:paraId="6BA729F5"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2.40, 21.92</w:t>
            </w:r>
          </w:p>
        </w:tc>
        <w:tc>
          <w:tcPr>
            <w:tcW w:w="1378" w:type="dxa"/>
          </w:tcPr>
          <w:p w14:paraId="07017DD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79" w:type="dxa"/>
          </w:tcPr>
          <w:p w14:paraId="5F464373"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63, 67.10</w:t>
            </w:r>
          </w:p>
        </w:tc>
      </w:tr>
      <w:tr w:rsidR="006F4646" w:rsidRPr="005E5305" w14:paraId="2793DD3B" w14:textId="77777777" w:rsidTr="0072376A">
        <w:trPr>
          <w:trHeight w:val="505"/>
        </w:trPr>
        <w:tc>
          <w:tcPr>
            <w:cnfStyle w:val="001000000000" w:firstRow="0" w:lastRow="0" w:firstColumn="1" w:lastColumn="0" w:oddVBand="0" w:evenVBand="0" w:oddHBand="0" w:evenHBand="0" w:firstRowFirstColumn="0" w:firstRowLastColumn="0" w:lastRowFirstColumn="0" w:lastRowLastColumn="0"/>
            <w:tcW w:w="1537" w:type="dxa"/>
          </w:tcPr>
          <w:p w14:paraId="1BBFA24C"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nitrogen (ppb)</w:t>
            </w:r>
          </w:p>
        </w:tc>
        <w:tc>
          <w:tcPr>
            <w:tcW w:w="1158" w:type="dxa"/>
          </w:tcPr>
          <w:p w14:paraId="21C210EF"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87" w:type="dxa"/>
          </w:tcPr>
          <w:p w14:paraId="2D1053B4" w14:textId="77777777" w:rsidR="006F4646" w:rsidRPr="00CD244E" w:rsidRDefault="006F4646" w:rsidP="00383CFF">
            <w:pPr>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620.57, 846.00</w:t>
            </w:r>
          </w:p>
        </w:tc>
        <w:tc>
          <w:tcPr>
            <w:tcW w:w="1375" w:type="dxa"/>
          </w:tcPr>
          <w:p w14:paraId="6667E0AD" w14:textId="77777777" w:rsidR="006F4646" w:rsidRPr="00CD244E" w:rsidRDefault="006F4646" w:rsidP="00383CFF">
            <w:pPr>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629.09, 809.45</w:t>
            </w:r>
          </w:p>
        </w:tc>
        <w:tc>
          <w:tcPr>
            <w:tcW w:w="1375" w:type="dxa"/>
          </w:tcPr>
          <w:p w14:paraId="3A234735"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75" w:type="dxa"/>
          </w:tcPr>
          <w:p w14:paraId="766F877B" w14:textId="77777777" w:rsidR="006F4646" w:rsidRPr="00CD244E" w:rsidRDefault="006F4646" w:rsidP="00383CFF">
            <w:pPr>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37.71, 1121.00</w:t>
            </w:r>
          </w:p>
        </w:tc>
        <w:tc>
          <w:tcPr>
            <w:tcW w:w="1375" w:type="dxa"/>
          </w:tcPr>
          <w:p w14:paraId="2FAD619C" w14:textId="77777777" w:rsidR="006F4646" w:rsidRPr="00CD244E" w:rsidRDefault="006F4646" w:rsidP="00383CFF">
            <w:pPr>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813.88, 1498</w:t>
            </w:r>
          </w:p>
        </w:tc>
        <w:tc>
          <w:tcPr>
            <w:tcW w:w="1378" w:type="dxa"/>
          </w:tcPr>
          <w:p w14:paraId="2986751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79" w:type="dxa"/>
          </w:tcPr>
          <w:p w14:paraId="2647B267" w14:textId="77777777" w:rsidR="006F4646" w:rsidRPr="00CD244E" w:rsidRDefault="006F4646" w:rsidP="00383CFF">
            <w:pPr>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332.57, 3652.38</w:t>
            </w:r>
          </w:p>
        </w:tc>
      </w:tr>
      <w:tr w:rsidR="006F4646" w:rsidRPr="005E5305" w14:paraId="4BAC44B8" w14:textId="77777777" w:rsidTr="0072376A">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537" w:type="dxa"/>
          </w:tcPr>
          <w:p w14:paraId="6E9AE2AB"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phosphorus (ppb)</w:t>
            </w:r>
          </w:p>
        </w:tc>
        <w:tc>
          <w:tcPr>
            <w:tcW w:w="1158" w:type="dxa"/>
          </w:tcPr>
          <w:p w14:paraId="46F6A9D7"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87" w:type="dxa"/>
          </w:tcPr>
          <w:p w14:paraId="7FDE7059" w14:textId="77777777" w:rsidR="006F4646" w:rsidRPr="00CD244E" w:rsidRDefault="006F4646" w:rsidP="00383CFF">
            <w:pPr>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30.00, 38.86</w:t>
            </w:r>
          </w:p>
          <w:p w14:paraId="1388FEF8" w14:textId="77777777" w:rsidR="006F4646" w:rsidRPr="00CD244E" w:rsidRDefault="006F4646" w:rsidP="00383CFF">
            <w:pPr>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75" w:type="dxa"/>
          </w:tcPr>
          <w:p w14:paraId="09AA34A8" w14:textId="77777777" w:rsidR="006F4646" w:rsidRPr="00CD244E" w:rsidRDefault="006F4646" w:rsidP="00383CFF">
            <w:pPr>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8.00, 135.45</w:t>
            </w:r>
          </w:p>
        </w:tc>
        <w:tc>
          <w:tcPr>
            <w:tcW w:w="1375" w:type="dxa"/>
          </w:tcPr>
          <w:p w14:paraId="61B2CC39"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75" w:type="dxa"/>
          </w:tcPr>
          <w:p w14:paraId="23519394" w14:textId="77777777" w:rsidR="006F4646" w:rsidRPr="00CD244E" w:rsidRDefault="006F4646" w:rsidP="00383CFF">
            <w:pPr>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50.57, 53.25</w:t>
            </w:r>
          </w:p>
        </w:tc>
        <w:tc>
          <w:tcPr>
            <w:tcW w:w="1375" w:type="dxa"/>
          </w:tcPr>
          <w:p w14:paraId="0B976BB0" w14:textId="77777777" w:rsidR="006F4646" w:rsidRPr="00CD244E" w:rsidRDefault="006F4646" w:rsidP="00383CFF">
            <w:pPr>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8.63, 69.14</w:t>
            </w:r>
          </w:p>
        </w:tc>
        <w:tc>
          <w:tcPr>
            <w:tcW w:w="1378" w:type="dxa"/>
          </w:tcPr>
          <w:p w14:paraId="4B0AE706"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79" w:type="dxa"/>
          </w:tcPr>
          <w:p w14:paraId="7C4DB1D5" w14:textId="77777777" w:rsidR="006F4646" w:rsidRPr="00CD244E" w:rsidRDefault="006F4646" w:rsidP="00383CFF">
            <w:pPr>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8.00, 303.50</w:t>
            </w:r>
          </w:p>
        </w:tc>
      </w:tr>
      <w:tr w:rsidR="006F4646" w:rsidRPr="005E5305" w14:paraId="666F9557" w14:textId="77777777" w:rsidTr="0072376A">
        <w:trPr>
          <w:trHeight w:val="759"/>
        </w:trPr>
        <w:tc>
          <w:tcPr>
            <w:cnfStyle w:val="001000000000" w:firstRow="0" w:lastRow="0" w:firstColumn="1" w:lastColumn="0" w:oddVBand="0" w:evenVBand="0" w:oddHBand="0" w:evenHBand="0" w:firstRowFirstColumn="0" w:firstRowLastColumn="0" w:lastRowFirstColumn="0" w:lastRowLastColumn="0"/>
            <w:tcW w:w="1537" w:type="dxa"/>
          </w:tcPr>
          <w:p w14:paraId="2AD528E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dissolved nitrogen (ppb)</w:t>
            </w:r>
          </w:p>
        </w:tc>
        <w:tc>
          <w:tcPr>
            <w:tcW w:w="1158" w:type="dxa"/>
          </w:tcPr>
          <w:p w14:paraId="4E8FDD05"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87" w:type="dxa"/>
          </w:tcPr>
          <w:p w14:paraId="001EE941" w14:textId="77777777" w:rsidR="006F4646" w:rsidRPr="00CD244E" w:rsidRDefault="006F4646" w:rsidP="00383CFF">
            <w:pPr>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290.19, 490.13</w:t>
            </w:r>
          </w:p>
        </w:tc>
        <w:tc>
          <w:tcPr>
            <w:tcW w:w="1375" w:type="dxa"/>
          </w:tcPr>
          <w:p w14:paraId="3CE70D53" w14:textId="77777777" w:rsidR="006F4646" w:rsidRPr="00CD244E" w:rsidRDefault="006F4646" w:rsidP="00383CFF">
            <w:pPr>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42.39, 586.56</w:t>
            </w:r>
          </w:p>
        </w:tc>
        <w:tc>
          <w:tcPr>
            <w:tcW w:w="1375" w:type="dxa"/>
          </w:tcPr>
          <w:p w14:paraId="06F6F12A"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75" w:type="dxa"/>
          </w:tcPr>
          <w:p w14:paraId="4A8E891C" w14:textId="77777777" w:rsidR="006F4646" w:rsidRPr="00CD244E" w:rsidRDefault="006F4646" w:rsidP="00383CFF">
            <w:pPr>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582.5, 820.21</w:t>
            </w:r>
          </w:p>
        </w:tc>
        <w:tc>
          <w:tcPr>
            <w:tcW w:w="1375" w:type="dxa"/>
          </w:tcPr>
          <w:p w14:paraId="592EE17E" w14:textId="77777777" w:rsidR="006F4646" w:rsidRPr="00CD244E" w:rsidRDefault="006F4646" w:rsidP="00383CFF">
            <w:pPr>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51.63, 1179.21</w:t>
            </w:r>
          </w:p>
        </w:tc>
        <w:tc>
          <w:tcPr>
            <w:tcW w:w="1378" w:type="dxa"/>
          </w:tcPr>
          <w:p w14:paraId="768D954F"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79" w:type="dxa"/>
          </w:tcPr>
          <w:p w14:paraId="30A5DF2D" w14:textId="77777777" w:rsidR="006F4646" w:rsidRPr="00CD244E" w:rsidRDefault="006F4646" w:rsidP="00383CFF">
            <w:pPr>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024.5, 3220.14</w:t>
            </w:r>
          </w:p>
        </w:tc>
      </w:tr>
      <w:tr w:rsidR="006F4646" w:rsidRPr="005E5305" w14:paraId="5393630B" w14:textId="77777777" w:rsidTr="0072376A">
        <w:trPr>
          <w:cnfStyle w:val="000000100000" w:firstRow="0" w:lastRow="0" w:firstColumn="0" w:lastColumn="0" w:oddVBand="0" w:evenVBand="0" w:oddHBand="1" w:evenHBand="0" w:firstRowFirstColumn="0" w:firstRowLastColumn="0" w:lastRowFirstColumn="0" w:lastRowLastColumn="0"/>
          <w:trHeight w:val="1013"/>
        </w:trPr>
        <w:tc>
          <w:tcPr>
            <w:cnfStyle w:val="001000000000" w:firstRow="0" w:lastRow="0" w:firstColumn="1" w:lastColumn="0" w:oddVBand="0" w:evenVBand="0" w:oddHBand="0" w:evenHBand="0" w:firstRowFirstColumn="0" w:firstRowLastColumn="0" w:lastRowFirstColumn="0" w:lastRowLastColumn="0"/>
            <w:tcW w:w="1537" w:type="dxa"/>
          </w:tcPr>
          <w:p w14:paraId="61C11C32"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dissolved phosphorus (ppb)</w:t>
            </w:r>
          </w:p>
        </w:tc>
        <w:tc>
          <w:tcPr>
            <w:tcW w:w="1158" w:type="dxa"/>
          </w:tcPr>
          <w:p w14:paraId="48639217"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87" w:type="dxa"/>
          </w:tcPr>
          <w:p w14:paraId="2EE853B9" w14:textId="77777777" w:rsidR="006F4646" w:rsidRPr="00CD244E" w:rsidRDefault="006F4646" w:rsidP="00383CFF">
            <w:pPr>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84.25, 14.88</w:t>
            </w:r>
          </w:p>
        </w:tc>
        <w:tc>
          <w:tcPr>
            <w:tcW w:w="1375" w:type="dxa"/>
          </w:tcPr>
          <w:p w14:paraId="21E0B21B" w14:textId="77777777" w:rsidR="006F4646" w:rsidRPr="00CD244E" w:rsidRDefault="006F4646" w:rsidP="00383CFF">
            <w:pPr>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0.22, 22.67</w:t>
            </w:r>
          </w:p>
        </w:tc>
        <w:tc>
          <w:tcPr>
            <w:tcW w:w="1375" w:type="dxa"/>
          </w:tcPr>
          <w:p w14:paraId="441D7DB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75" w:type="dxa"/>
          </w:tcPr>
          <w:p w14:paraId="3A6DA3E3" w14:textId="77777777" w:rsidR="006F4646" w:rsidRPr="00CD244E" w:rsidRDefault="006F4646" w:rsidP="00383CFF">
            <w:pPr>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34.5, 31.57</w:t>
            </w:r>
          </w:p>
        </w:tc>
        <w:tc>
          <w:tcPr>
            <w:tcW w:w="1375" w:type="dxa"/>
          </w:tcPr>
          <w:p w14:paraId="1B350858" w14:textId="77777777" w:rsidR="006F4646" w:rsidRPr="00CD244E" w:rsidRDefault="006F4646" w:rsidP="00383CFF">
            <w:pPr>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6.25, 18.29</w:t>
            </w:r>
          </w:p>
        </w:tc>
        <w:tc>
          <w:tcPr>
            <w:tcW w:w="1378" w:type="dxa"/>
          </w:tcPr>
          <w:p w14:paraId="5C8DD961"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79" w:type="dxa"/>
          </w:tcPr>
          <w:p w14:paraId="48D94E08" w14:textId="77777777" w:rsidR="006F4646" w:rsidRPr="00CD244E" w:rsidRDefault="006F4646" w:rsidP="00383CFF">
            <w:pPr>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1.13, 228</w:t>
            </w:r>
          </w:p>
        </w:tc>
      </w:tr>
    </w:tbl>
    <w:p w14:paraId="1253B4B1" w14:textId="77777777" w:rsidR="006F4646" w:rsidRDefault="006F4646" w:rsidP="00383CFF">
      <w:pPr>
        <w:pStyle w:val="Heading2"/>
        <w:jc w:val="both"/>
      </w:pPr>
    </w:p>
    <w:p w14:paraId="650ACF42" w14:textId="77777777" w:rsidR="006F4646" w:rsidRDefault="006F4646" w:rsidP="00383CFF">
      <w:pPr>
        <w:pStyle w:val="Heading2"/>
        <w:jc w:val="both"/>
      </w:pPr>
    </w:p>
    <w:p w14:paraId="7562C4AC" w14:textId="7335765D" w:rsidR="006F4646" w:rsidRPr="000D4BB0" w:rsidRDefault="006F4646" w:rsidP="00383CFF">
      <w:pPr>
        <w:pStyle w:val="Heading2"/>
        <w:jc w:val="both"/>
      </w:pPr>
      <w:r w:rsidRPr="000D4BB0">
        <w:t>Sequencing</w:t>
      </w:r>
    </w:p>
    <w:p w14:paraId="5BF6D29A" w14:textId="11462A8A" w:rsidR="006F4646" w:rsidRDefault="006F4646" w:rsidP="00383CFF">
      <w:pPr>
        <w:pStyle w:val="ManuscriptText"/>
      </w:pPr>
      <w:r>
        <w:t>1,510</w:t>
      </w:r>
      <w:r w:rsidRPr="002A74FF">
        <w:t xml:space="preserve"> DNA samples, including</w:t>
      </w:r>
      <w:r>
        <w:t xml:space="preserve"> 547 biological</w:t>
      </w:r>
      <w:r w:rsidRPr="002A74FF">
        <w:t xml:space="preserve"> replicates, were </w:t>
      </w:r>
      <w:r>
        <w:t xml:space="preserve">sequenced by </w:t>
      </w:r>
      <w:r w:rsidRPr="002A74FF">
        <w:t>the Earth Microbiome Project</w:t>
      </w:r>
      <w:r>
        <w:t xml:space="preserve"> according to their standard protocols </w:t>
      </w:r>
      <w:r>
        <w:fldChar w:fldCharType="begin" w:fldLock="1"/>
      </w:r>
      <w:r>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39)", "plainTextFormattedCitation" : "(39)", "previouslyFormattedCitation" : "(39)" }, "properties" : { "noteIndex" : 0 }, "schema" : "https://github.com/citation-style-language/schema/raw/master/csl-citation.json" }</w:instrText>
      </w:r>
      <w:r>
        <w:fldChar w:fldCharType="separate"/>
      </w:r>
      <w:r w:rsidRPr="006F4646">
        <w:rPr>
          <w:noProof/>
        </w:rPr>
        <w:t>(39)</w:t>
      </w:r>
      <w:r>
        <w:fldChar w:fldCharType="end"/>
      </w:r>
      <w:r w:rsidRPr="002A74FF">
        <w:t xml:space="preserve">. </w:t>
      </w:r>
      <w:r>
        <w:t>Briefly, t</w:t>
      </w:r>
      <w:r w:rsidRPr="002A74FF">
        <w:t>he V4 region was amplified a</w:t>
      </w:r>
      <w:r>
        <w:t>nd sequenced using Illumina HiSeq, resulting in 77,517,398 total sequences with an average length of 150 base pairs</w:t>
      </w:r>
      <w:r w:rsidRPr="002A74FF">
        <w:t xml:space="preserve">. To reduce the number of erroneous sequences, QIIME’s </w:t>
      </w:r>
      <w:r>
        <w:t>“</w:t>
      </w:r>
      <w:r w:rsidRPr="002A74FF">
        <w:t>deblurring</w:t>
      </w:r>
      <w:r>
        <w:t>”</w:t>
      </w:r>
      <w:r w:rsidRPr="002A74FF">
        <w:t xml:space="preserve"> algorithm for reducing sequence error in Illumina data was </w:t>
      </w:r>
      <w:r>
        <w:t>applied</w:t>
      </w:r>
      <w:r w:rsidRPr="002A74FF">
        <w:t xml:space="preserve"> </w:t>
      </w:r>
      <w:r>
        <w:t>(</w:t>
      </w:r>
      <w:hyperlink r:id="rId11" w:tgtFrame="_blank" w:history="1">
        <w:r>
          <w:rPr>
            <w:rStyle w:val="Hyperlink"/>
            <w:rFonts w:eastAsiaTheme="majorEastAsia"/>
          </w:rPr>
          <w:t>https://github.com/biocore/deblur</w:t>
        </w:r>
      </w:hyperlink>
      <w:r>
        <w:t>, manuscript in preparation)</w:t>
      </w:r>
      <w:r w:rsidRPr="002A74FF">
        <w:t>.</w:t>
      </w:r>
      <w:r>
        <w:t xml:space="preserve"> Based on the sequencing error profile, this algorithm removes reads that are likely to be sequencing errors if those reads are both low in abundance and highly similar to a high abundance read. Reads occurring less than 25 times in the entire dataset were removed after deblurring, leaving 9,856 unique sequences. These sequences are considered operational taxonomic units (OTUs).</w:t>
      </w:r>
    </w:p>
    <w:p w14:paraId="26FA3769" w14:textId="0829E604" w:rsidR="006F4646" w:rsidRDefault="006F4646" w:rsidP="00383CFF">
      <w:pPr>
        <w:pStyle w:val="ManuscriptText"/>
      </w:pPr>
      <w:r>
        <w:t xml:space="preserve">570 </w:t>
      </w:r>
      <w:r w:rsidRPr="002A74FF">
        <w:t xml:space="preserve">sequences </w:t>
      </w:r>
      <w:r>
        <w:t>with long homopolymer runs</w:t>
      </w:r>
      <w:r w:rsidRPr="002A74FF">
        <w:t xml:space="preserve">, ambiguous base calls, </w:t>
      </w:r>
      <w:r>
        <w:t>or</w:t>
      </w:r>
      <w:r w:rsidRPr="002A74FF">
        <w:t xml:space="preserve"> incorrect</w:t>
      </w:r>
      <w:r>
        <w:t xml:space="preserve"> sequence lengths</w:t>
      </w:r>
      <w:r w:rsidRPr="002A74FF">
        <w:t xml:space="preserve"> were found and removed via mothur</w:t>
      </w:r>
      <w:r>
        <w:t xml:space="preserve"> v1.34.3 </w:t>
      </w:r>
      <w:r>
        <w:fldChar w:fldCharType="begin" w:fldLock="1"/>
      </w:r>
      <w:r>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40)", "plainTextFormattedCitation" : "(40)", "previouslyFormattedCitation" : "(40)" }, "properties" : { "noteIndex" : 0 }, "schema" : "https://github.com/citation-style-language/schema/raw/master/csl-citation.json" }</w:instrText>
      </w:r>
      <w:r>
        <w:fldChar w:fldCharType="separate"/>
      </w:r>
      <w:r w:rsidRPr="006F4646">
        <w:rPr>
          <w:noProof/>
        </w:rPr>
        <w:t>(40)</w:t>
      </w:r>
      <w:r>
        <w:fldChar w:fldCharType="end"/>
      </w:r>
      <w:r>
        <w:t>. Thirty-three chimeras and 340 chloroplast sequences</w:t>
      </w:r>
      <w:r w:rsidRPr="002A74FF">
        <w:t xml:space="preserve"> </w:t>
      </w:r>
      <w:r>
        <w:t xml:space="preserve">(based on pre-clustering and classification with the Greengenes 16S database, May 2013) </w:t>
      </w:r>
      <w:r>
        <w:fldChar w:fldCharType="begin" w:fldLock="1"/>
      </w:r>
      <w:r>
        <w: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41)", "plainTextFormattedCitation" : "(41)", "previouslyFormattedCitation" : "(41)" }, "properties" : { "noteIndex" : 0 }, "schema" : "https://github.com/citation-style-language/schema/raw/master/csl-citation.json" }</w:instrText>
      </w:r>
      <w:r>
        <w:fldChar w:fldCharType="separate"/>
      </w:r>
      <w:r w:rsidRPr="006F4646">
        <w:rPr>
          <w:noProof/>
        </w:rPr>
        <w:t>(41)</w:t>
      </w:r>
      <w:r>
        <w:fldChar w:fldCharType="end"/>
      </w:r>
      <w:r>
        <w:t xml:space="preserve"> were removed</w:t>
      </w:r>
      <w:r w:rsidRPr="002A74FF">
        <w:t xml:space="preserve">. </w:t>
      </w:r>
      <w:r>
        <w:t xml:space="preserve">Samples were rarefied to 2,500 reads; samples with less than 2,500 reads were omitted, resulting in 1,387 remaining samples. </w:t>
      </w:r>
      <w:r w:rsidRPr="00E42826">
        <w:t>The rarefaction cutoff used was determined based on the results of simulation; 2,500 reads was chosen to maximize the number of samples retained, while maintaining sufficient quality for downstream analysis of diversity metrics.</w:t>
      </w:r>
    </w:p>
    <w:p w14:paraId="344FABE4" w14:textId="727D8BAD" w:rsidR="006F4646" w:rsidRPr="002A74FF" w:rsidRDefault="006F4646" w:rsidP="00383CFF">
      <w:pPr>
        <w:pStyle w:val="ManuscriptText"/>
      </w:pPr>
      <w:r>
        <w:t>R</w:t>
      </w:r>
      <w:r w:rsidRPr="002A74FF">
        <w:t>ep</w:t>
      </w:r>
      <w:r>
        <w:t>resentative sequences for each OTU were classified in either</w:t>
      </w:r>
      <w:r w:rsidRPr="002A74FF">
        <w:t xml:space="preserve"> our</w:t>
      </w:r>
      <w:r>
        <w:t xml:space="preserve"> curated</w:t>
      </w:r>
      <w:r w:rsidRPr="002A74FF">
        <w:t xml:space="preserve"> freshwater database </w:t>
      </w:r>
      <w:r>
        <w:fldChar w:fldCharType="begin" w:fldLock="1"/>
      </w:r>
      <w:r>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42)", "plainTextFormattedCitation" : "(42)", "previouslyFormattedCitation" : "(42)" }, "properties" : { "noteIndex" : 0 }, "schema" : "https://github.com/citation-style-language/schema/raw/master/csl-citation.json" }</w:instrText>
      </w:r>
      <w:r>
        <w:fldChar w:fldCharType="separate"/>
      </w:r>
      <w:r w:rsidRPr="006F4646">
        <w:rPr>
          <w:noProof/>
        </w:rPr>
        <w:t>(42)</w:t>
      </w:r>
      <w:r>
        <w:fldChar w:fldCharType="end"/>
      </w:r>
      <w:r>
        <w:t xml:space="preserve"> or the Greengenes database based on the output of NCBI-BLAST (blast+ 2.2.3.1) </w:t>
      </w:r>
      <w:r w:rsidRPr="00F25490">
        <w:fldChar w:fldCharType="begin" w:fldLock="1"/>
      </w:r>
      <w:r>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 "title" : "BLAST plus : architecture and applications", "type" : "article-journal", "volume" : "10" }, "uris" : [ "http://www.mendeley.com/documents/?uuid=903dd26a-870a-4ccf-ab0f-296c21fd1ff4" ] } ], "mendeley" : { "formattedCitation" : "(43)", "plainTextFormattedCitation" : "(43)", "previouslyFormattedCitation" : "(43)" }, "properties" : { "noteIndex" : 0 }, "schema" : "https://github.com/citation-style-language/schema/raw/master/csl-citation.json" }</w:instrText>
      </w:r>
      <w:r w:rsidRPr="00F25490">
        <w:fldChar w:fldCharType="separate"/>
      </w:r>
      <w:r w:rsidRPr="006F4646">
        <w:rPr>
          <w:noProof/>
        </w:rPr>
        <w:t>(43)</w:t>
      </w:r>
      <w:r w:rsidRPr="00F25490">
        <w:fldChar w:fldCharType="end"/>
      </w:r>
      <w:r w:rsidRPr="002A74FF">
        <w:t>.</w:t>
      </w:r>
      <w:r>
        <w:t xml:space="preserve"> Representative sequences from each OTU were randomly chosen. The program blastn was used to compare representative sequences to full-length sequences in the freshwater database. </w:t>
      </w:r>
      <w:r>
        <w:lastRenderedPageBreak/>
        <w:t xml:space="preserve">OTUs matching the freshwater database with a percent identity greater than 98% were classified in that database, and remaining sequences were classified in the Greengenes database. Both classification steps were performed in mothur using the Wang method </w:t>
      </w:r>
      <w:r>
        <w:fldChar w:fldCharType="begin" w:fldLock="1"/>
      </w:r>
      <w:r>
        <w:instrText>ADDIN CSL_CITATION { "citationItems" : [ { "id" : "ITEM-1", "itemData" : { "DOI" : "10.1128/AEM.00062-07", "ISSN" : "0099-2240", "author" : [ { "dropping-particle" : "", "family" : "Wang", "given" : "Q.", "non-dropping-particle" : "", "parse-names" : false, "suffix" : "" }, { "dropping-particle" : "", "family" : "Garrity", "given" : "G. M.", "non-dropping-particle" : "", "parse-names" : false, "suffix" : "" }, { "dropping-particle" : "", "family" : "Tiedje", "given" : "J. M.", "non-dropping-particle" : "", "parse-names" : false, "suffix" : "" }, { "dropping-particle" : "", "family" : "Cole", "given" : "J. R.", "non-dropping-particle" : "", "parse-names" : false, "suffix" : "" } ], "container-title" : "Applied and Environmental Microbiology", "id" : "ITEM-1", "issue" : "16", "issued" : { "date-parts" : [ [ "2007" ] ] }, "page" : "5261-5267", "title" : "Naive Bayesian Classifier for Rapid Assignment of rRNA Sequences into the New Bacterial Taxonomy", "type" : "article-journal", "volume" : "73" }, "uris" : [ "http://www.mendeley.com/documents/?uuid=d7575550-e2cb-45cc-88d1-e1692a2269da" ] } ], "mendeley" : { "formattedCitation" : "(44)", "plainTextFormattedCitation" : "(44)", "previouslyFormattedCitation" : "(44)" }, "properties" : { "noteIndex" : 0 }, "schema" : "https://github.com/citation-style-language/schema/raw/master/csl-citation.json" }</w:instrText>
      </w:r>
      <w:r>
        <w:fldChar w:fldCharType="separate"/>
      </w:r>
      <w:r w:rsidRPr="006F4646">
        <w:rPr>
          <w:noProof/>
        </w:rPr>
        <w:t>(44)</w:t>
      </w:r>
      <w:r>
        <w:fldChar w:fldCharType="end"/>
      </w:r>
      <w:r>
        <w:t>, and classifications with less than 70% confidence were not included.</w:t>
      </w:r>
      <w:r w:rsidRPr="002A74FF">
        <w:t xml:space="preserve"> A detailed workflow for quality control and classification of our sequences is available </w:t>
      </w:r>
      <w:r>
        <w:t>at (</w:t>
      </w:r>
      <w:hyperlink r:id="rId12" w:tgtFrame="_blank" w:history="1">
        <w:r>
          <w:rPr>
            <w:rStyle w:val="Hyperlink"/>
            <w:rFonts w:eastAsiaTheme="majorEastAsia"/>
          </w:rPr>
          <w:t>https://github.com/McMahonLab/16STaxAss</w:t>
        </w:r>
      </w:hyperlink>
      <w:r>
        <w:t xml:space="preserve"> ) (manuscript in prep).</w:t>
      </w:r>
    </w:p>
    <w:p w14:paraId="761164E5" w14:textId="22ACDD1E" w:rsidR="006F4646" w:rsidRPr="000D4BB0" w:rsidRDefault="006F4646" w:rsidP="00383CFF">
      <w:pPr>
        <w:pStyle w:val="Heading2"/>
        <w:jc w:val="both"/>
      </w:pPr>
      <w:r w:rsidRPr="000D4BB0">
        <w:t>Statistics</w:t>
      </w:r>
    </w:p>
    <w:p w14:paraId="1458A03A" w14:textId="3834F0AF" w:rsidR="006F4646" w:rsidRPr="00B12E1C" w:rsidRDefault="006F4646" w:rsidP="00383CFF">
      <w:pPr>
        <w:pStyle w:val="ManuscriptText"/>
      </w:pPr>
      <w:r>
        <w:t xml:space="preserve">Statistical </w:t>
      </w:r>
      <w:r w:rsidRPr="002A3F82">
        <w:t xml:space="preserve">analysis </w:t>
      </w:r>
      <w:r>
        <w:t xml:space="preserve">was performed </w:t>
      </w:r>
      <w:r w:rsidRPr="002A3F82">
        <w:t xml:space="preserve">in R </w:t>
      </w:r>
      <w:r>
        <w:t>v3.3.2 (R Development Core Team (2008). R: A language and environment for statistical computing.)</w:t>
      </w:r>
      <w:r w:rsidRPr="002A3F82">
        <w:t>.</w:t>
      </w:r>
      <w:r>
        <w:t xml:space="preserve"> </w:t>
      </w:r>
      <w:r w:rsidRPr="009C2E4C">
        <w:t>Similarity between samples was compared using UniFrac distances, as implement in “phyloseq”</w:t>
      </w:r>
      <w:r>
        <w:t xml:space="preserve"> </w:t>
      </w:r>
      <w:r>
        <w:fldChar w:fldCharType="begin" w:fldLock="1"/>
      </w:r>
      <w:r>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45)", "plainTextFormattedCitation" : "(45)", "previouslyFormattedCitation" : "(45)" }, "properties" : { "noteIndex" : 0 }, "schema" : "https://github.com/citation-style-language/schema/raw/master/csl-citation.json" }</w:instrText>
      </w:r>
      <w:r>
        <w:fldChar w:fldCharType="separate"/>
      </w:r>
      <w:r w:rsidRPr="006F4646">
        <w:rPr>
          <w:noProof/>
        </w:rPr>
        <w:t>(45)</w:t>
      </w:r>
      <w:r>
        <w:fldChar w:fldCharType="end"/>
      </w:r>
      <w:r>
        <w:t xml:space="preserve"> (P.J. McMurdie and S. Holmes (2013). phyloseq: An R Package for reproducible interactive analysis and graphic of microbiome census data). </w:t>
      </w:r>
      <w:r w:rsidRPr="009C2E4C">
        <w:t>Weighted and unweighted Unifrac distance</w:t>
      </w:r>
      <w:r w:rsidR="00383CFF">
        <w:t xml:space="preserve"> </w:t>
      </w:r>
      <w:r w:rsidR="00383CFF">
        <w:fldChar w:fldCharType="begin" w:fldLock="1"/>
      </w:r>
      <w:r w:rsidR="00184E65">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45)", "plainTextFormattedCitation" : "(45)", "previouslyFormattedCitation" : "(45)" }, "properties" : { "noteIndex" : 0 }, "schema" : "https://github.com/citation-style-language/schema/raw/master/csl-citation.json" }</w:instrText>
      </w:r>
      <w:r w:rsidR="00383CFF">
        <w:fldChar w:fldCharType="separate"/>
      </w:r>
      <w:r w:rsidR="00383CFF" w:rsidRPr="00383CFF">
        <w:rPr>
          <w:noProof/>
        </w:rPr>
        <w:t>(45)</w:t>
      </w:r>
      <w:r w:rsidR="00383CFF">
        <w:fldChar w:fldCharType="end"/>
      </w:r>
      <w:r w:rsidRPr="009C2E4C">
        <w:t xml:space="preserve"> was compared with Bray-Curtis Dissimilarity and Jaccard Similarit</w:t>
      </w:r>
      <w:r>
        <w:t>y, implemented in “vegan” (J. Oksanen,. (2016). vegan: Community Ecology Package)</w:t>
      </w:r>
      <w:r w:rsidRPr="009C2E4C">
        <w:t>. Weighted UniFrac distances were chosen for principle coordinates analysis, performed by betadisper() in “vegan”, because it explained the greatest amount of variation in the first two axes.  Significant clustering by year in PCoA was tested using PERMA</w:t>
      </w:r>
      <w:r w:rsidR="00383CFF">
        <w:t>DISP</w:t>
      </w:r>
      <w:r w:rsidRPr="009C2E4C">
        <w:t xml:space="preserve"> with the function adonis() in “vegan.” </w:t>
      </w:r>
    </w:p>
    <w:p w14:paraId="27078E70" w14:textId="284932C5" w:rsidR="006F4646" w:rsidRDefault="006F4646" w:rsidP="00383CFF">
      <w:pPr>
        <w:pStyle w:val="ManuscriptText"/>
      </w:pPr>
      <w:r>
        <w:t xml:space="preserve">Indicator species analysis was performed using “indicspecies” </w:t>
      </w:r>
      <w:r>
        <w:fldChar w:fldCharType="begin" w:fldLock="1"/>
      </w:r>
      <w:r>
        <w:instrText>ADDIN CSL_CITATION { "citationItems" : [ { "id" : "ITEM-1", "itemData" : { "DOI" : "10.1890/08-1823.1", "ISBN" : "0012-9658", "ISSN" : "0012-9658", "PMID" : "20120823", "abstract" : "Ecologists often face the task of studying the association between single species and one or several groups of sites representing habitat types, community types, or other categories. Besides characterizing the ecological preference of the species, the strength of the association usually presents a lot of interest for conservation biology, landscape mapping and management, and natural reserve design, among other applications. The indices most frequently employed to assess these relationships are the phi coefficient of association and the indicator value index (IndVal). We compare these two approaches by putting them into a broader framework of related measures, which includes several new indices. We present permutation tests to assess the statistical significance of species-site group associations and bootstrap methods for obtaining confidence intervals. Correlation measures, such as the phi coefficient, are more context-dependent than indicator values but allow focusing on the preference of the species. In contrast, the two components of an indicator value index directly assess the value of the species as a bioindicator because they can be interpreted as its positive predictive value and sensitivity. Ecologists should select the most appropriate index of association strength according to their objective and then compute confidence intervals to determine the precision of the estimate.", "author" : [ { "dropping-particle" : "", "family" : "C\u00e1ceres", "given" : "Miquel", "non-dropping-particle" : "De", "parse-names" : false, "suffix" : "" }, { "dropping-particle" : "", "family" : "Legendre", "given" : "Pierre", "non-dropping-particle" : "", "parse-names" : false, "suffix" : "" } ], "container-title" : "Ecology", "id" : "ITEM-1", "issue" : "12", "issued" : { "date-parts" : [ [ "2009" ] ] }, "page" : "3566\u20133574", "title" : "Associations between species and groups of sites: indices and statistical inference", "type" : "article-journal", "volume" : "90" }, "uris" : [ "http://www.mendeley.com/documents/?uuid=d1d4ef4d-7bc7-4b24-b78d-6010d613decb" ] } ], "mendeley" : { "formattedCitation" : "(46)", "plainTextFormattedCitation" : "(46)", "previouslyFormattedCitation" : "(46)" }, "properties" : { "noteIndex" : 0 }, "schema" : "https://github.com/citation-style-language/schema/raw/master/csl-citation.json" }</w:instrText>
      </w:r>
      <w:r>
        <w:fldChar w:fldCharType="separate"/>
      </w:r>
      <w:r w:rsidRPr="006F4646">
        <w:rPr>
          <w:noProof/>
        </w:rPr>
        <w:t>(46)</w:t>
      </w:r>
      <w:r>
        <w:fldChar w:fldCharType="end"/>
      </w:r>
      <w:r>
        <w:t xml:space="preserve">. Only taxa with read abundances </w:t>
      </w:r>
      <w:r w:rsidR="00383CFF">
        <w:t>of at least 500 reads in</w:t>
      </w:r>
      <w:r>
        <w:t xml:space="preserve"> the entire dataset were used for this analysis. The group-normalized coefficient of correlation was chosen for this analysis because it measures both positive and negative habitat preferences and accounts for differences in the number of samples from each site. All taxonomic levels were included in this analysis to determine which level of resolution was the best indicator for each taxonomic group. </w:t>
      </w:r>
    </w:p>
    <w:p w14:paraId="67F02F75" w14:textId="4449A610" w:rsidR="006F4646" w:rsidRDefault="006F4646" w:rsidP="00383CFF">
      <w:pPr>
        <w:pStyle w:val="ManuscriptText"/>
      </w:pPr>
      <w:r>
        <w:t xml:space="preserve">Plots were generated using “ggplot2” (Wickham. (2009). ggplot2: Elegant Graphics for </w:t>
      </w:r>
      <w:r>
        <w:lastRenderedPageBreak/>
        <w:t>Data Analysis)</w:t>
      </w:r>
      <w:r w:rsidR="00383CFF">
        <w:t xml:space="preserve"> and “cowplot” (Wilke. (2016)</w:t>
      </w:r>
      <w:r>
        <w:t>.</w:t>
      </w:r>
      <w:r w:rsidR="00383CFF">
        <w:t xml:space="preserve"> cowplot: Streamlined Plot Themes and Plot Annotations for ‘ggplot2’).</w:t>
      </w:r>
      <w:r>
        <w:t xml:space="preserve"> “reshape2” was used for data formatting (H. Wickham (2007). Reshaping Data with the reshape Package). Data and code from this study can be downloaded from</w:t>
      </w:r>
      <w:r w:rsidRPr="002A74FF">
        <w:t xml:space="preserve"> the R package “</w:t>
      </w:r>
      <w:r>
        <w:t>OTUtable</w:t>
      </w:r>
      <w:r w:rsidRPr="002A74FF">
        <w:t>”</w:t>
      </w:r>
      <w:r>
        <w:t xml:space="preserve"> and the McMahon Lab GitHub repository “North_Temperate_Lakes-Microbial_Observatory.”</w:t>
      </w:r>
    </w:p>
    <w:p w14:paraId="3BDB0EE5" w14:textId="276B11A3" w:rsidR="006F4646" w:rsidRDefault="006F4646" w:rsidP="006F4646">
      <w:pPr>
        <w:spacing w:after="100" w:afterAutospacing="1" w:line="480" w:lineRule="auto"/>
        <w:jc w:val="both"/>
        <w:rPr>
          <w:rFonts w:eastAsia="Times New Roman" w:cs="Times New Roman"/>
          <w:szCs w:val="24"/>
        </w:rPr>
      </w:pPr>
    </w:p>
    <w:p w14:paraId="07F3F978" w14:textId="518C83A5" w:rsidR="001A4EFF" w:rsidRPr="00BE4030" w:rsidRDefault="001A4EFF" w:rsidP="001A4EFF">
      <w:pPr>
        <w:pStyle w:val="Heading1"/>
      </w:pPr>
      <w:r>
        <w:t>Works Cited</w:t>
      </w:r>
    </w:p>
    <w:p w14:paraId="22541F60" w14:textId="1FE25AEE" w:rsidR="00184E65" w:rsidRPr="00184E65" w:rsidRDefault="001046F9" w:rsidP="00184E65">
      <w:pPr>
        <w:widowControl w:val="0"/>
        <w:autoSpaceDE w:val="0"/>
        <w:autoSpaceDN w:val="0"/>
        <w:adjustRightInd w:val="0"/>
        <w:spacing w:after="0" w:line="240" w:lineRule="auto"/>
        <w:ind w:left="640" w:hanging="640"/>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184E65" w:rsidRPr="00184E65">
        <w:rPr>
          <w:rFonts w:cs="Times New Roman"/>
          <w:noProof/>
          <w:szCs w:val="24"/>
        </w:rPr>
        <w:t xml:space="preserve">1. </w:t>
      </w:r>
      <w:r w:rsidR="00184E65" w:rsidRPr="00184E65">
        <w:rPr>
          <w:rFonts w:cs="Times New Roman"/>
          <w:noProof/>
          <w:szCs w:val="24"/>
        </w:rPr>
        <w:tab/>
      </w:r>
      <w:r w:rsidR="00184E65" w:rsidRPr="00184E65">
        <w:rPr>
          <w:rFonts w:cs="Times New Roman"/>
          <w:b/>
          <w:bCs/>
          <w:noProof/>
          <w:szCs w:val="24"/>
        </w:rPr>
        <w:t>Shade A</w:t>
      </w:r>
      <w:r w:rsidR="00184E65" w:rsidRPr="00184E65">
        <w:rPr>
          <w:rFonts w:cs="Times New Roman"/>
          <w:noProof/>
          <w:szCs w:val="24"/>
        </w:rPr>
        <w:t xml:space="preserve">, </w:t>
      </w:r>
      <w:r w:rsidR="00184E65" w:rsidRPr="00184E65">
        <w:rPr>
          <w:rFonts w:cs="Times New Roman"/>
          <w:b/>
          <w:bCs/>
          <w:noProof/>
          <w:szCs w:val="24"/>
        </w:rPr>
        <w:t>Caporaso JG</w:t>
      </w:r>
      <w:r w:rsidR="00184E65" w:rsidRPr="00184E65">
        <w:rPr>
          <w:rFonts w:cs="Times New Roman"/>
          <w:noProof/>
          <w:szCs w:val="24"/>
        </w:rPr>
        <w:t xml:space="preserve">, </w:t>
      </w:r>
      <w:r w:rsidR="00184E65" w:rsidRPr="00184E65">
        <w:rPr>
          <w:rFonts w:cs="Times New Roman"/>
          <w:b/>
          <w:bCs/>
          <w:noProof/>
          <w:szCs w:val="24"/>
        </w:rPr>
        <w:t>Handelsman J</w:t>
      </w:r>
      <w:r w:rsidR="00184E65" w:rsidRPr="00184E65">
        <w:rPr>
          <w:rFonts w:cs="Times New Roman"/>
          <w:noProof/>
          <w:szCs w:val="24"/>
        </w:rPr>
        <w:t xml:space="preserve">, </w:t>
      </w:r>
      <w:r w:rsidR="00184E65" w:rsidRPr="00184E65">
        <w:rPr>
          <w:rFonts w:cs="Times New Roman"/>
          <w:b/>
          <w:bCs/>
          <w:noProof/>
          <w:szCs w:val="24"/>
        </w:rPr>
        <w:t>Knight R</w:t>
      </w:r>
      <w:r w:rsidR="00184E65" w:rsidRPr="00184E65">
        <w:rPr>
          <w:rFonts w:cs="Times New Roman"/>
          <w:noProof/>
          <w:szCs w:val="24"/>
        </w:rPr>
        <w:t xml:space="preserve">, </w:t>
      </w:r>
      <w:r w:rsidR="00184E65" w:rsidRPr="00184E65">
        <w:rPr>
          <w:rFonts w:cs="Times New Roman"/>
          <w:b/>
          <w:bCs/>
          <w:noProof/>
          <w:szCs w:val="24"/>
        </w:rPr>
        <w:t>Fierer N</w:t>
      </w:r>
      <w:r w:rsidR="00184E65" w:rsidRPr="00184E65">
        <w:rPr>
          <w:rFonts w:cs="Times New Roman"/>
          <w:noProof/>
          <w:szCs w:val="24"/>
        </w:rPr>
        <w:t xml:space="preserve">. 2013. A meta-analysis of changes in bacterial and archaeal communities with time. ISME J </w:t>
      </w:r>
      <w:r w:rsidR="00184E65" w:rsidRPr="00184E65">
        <w:rPr>
          <w:rFonts w:cs="Times New Roman"/>
          <w:b/>
          <w:bCs/>
          <w:noProof/>
          <w:szCs w:val="24"/>
        </w:rPr>
        <w:t>7</w:t>
      </w:r>
      <w:r w:rsidR="00184E65" w:rsidRPr="00184E65">
        <w:rPr>
          <w:rFonts w:cs="Times New Roman"/>
          <w:noProof/>
          <w:szCs w:val="24"/>
        </w:rPr>
        <w:t>:1493–506.</w:t>
      </w:r>
    </w:p>
    <w:p w14:paraId="10445AC7"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2. </w:t>
      </w:r>
      <w:r w:rsidRPr="00184E65">
        <w:rPr>
          <w:rFonts w:cs="Times New Roman"/>
          <w:noProof/>
          <w:szCs w:val="24"/>
        </w:rPr>
        <w:tab/>
      </w:r>
      <w:r w:rsidRPr="00184E65">
        <w:rPr>
          <w:rFonts w:cs="Times New Roman"/>
          <w:b/>
          <w:bCs/>
          <w:noProof/>
          <w:szCs w:val="24"/>
        </w:rPr>
        <w:t>Faust K</w:t>
      </w:r>
      <w:r w:rsidRPr="00184E65">
        <w:rPr>
          <w:rFonts w:cs="Times New Roman"/>
          <w:noProof/>
          <w:szCs w:val="24"/>
        </w:rPr>
        <w:t xml:space="preserve">, </w:t>
      </w:r>
      <w:r w:rsidRPr="00184E65">
        <w:rPr>
          <w:rFonts w:cs="Times New Roman"/>
          <w:b/>
          <w:bCs/>
          <w:noProof/>
          <w:szCs w:val="24"/>
        </w:rPr>
        <w:t>Lahti L</w:t>
      </w:r>
      <w:r w:rsidRPr="00184E65">
        <w:rPr>
          <w:rFonts w:cs="Times New Roman"/>
          <w:noProof/>
          <w:szCs w:val="24"/>
        </w:rPr>
        <w:t xml:space="preserve">, </w:t>
      </w:r>
      <w:r w:rsidRPr="00184E65">
        <w:rPr>
          <w:rFonts w:cs="Times New Roman"/>
          <w:b/>
          <w:bCs/>
          <w:noProof/>
          <w:szCs w:val="24"/>
        </w:rPr>
        <w:t>Gonze D</w:t>
      </w:r>
      <w:r w:rsidRPr="00184E65">
        <w:rPr>
          <w:rFonts w:cs="Times New Roman"/>
          <w:noProof/>
          <w:szCs w:val="24"/>
        </w:rPr>
        <w:t xml:space="preserve">, </w:t>
      </w:r>
      <w:r w:rsidRPr="00184E65">
        <w:rPr>
          <w:rFonts w:cs="Times New Roman"/>
          <w:b/>
          <w:bCs/>
          <w:noProof/>
          <w:szCs w:val="24"/>
        </w:rPr>
        <w:t>de Vos WM</w:t>
      </w:r>
      <w:r w:rsidRPr="00184E65">
        <w:rPr>
          <w:rFonts w:cs="Times New Roman"/>
          <w:noProof/>
          <w:szCs w:val="24"/>
        </w:rPr>
        <w:t xml:space="preserve">, </w:t>
      </w:r>
      <w:r w:rsidRPr="00184E65">
        <w:rPr>
          <w:rFonts w:cs="Times New Roman"/>
          <w:b/>
          <w:bCs/>
          <w:noProof/>
          <w:szCs w:val="24"/>
        </w:rPr>
        <w:t>Raes J</w:t>
      </w:r>
      <w:r w:rsidRPr="00184E65">
        <w:rPr>
          <w:rFonts w:cs="Times New Roman"/>
          <w:noProof/>
          <w:szCs w:val="24"/>
        </w:rPr>
        <w:t xml:space="preserve">. 2015. Metagenomics meets time series analysis: unraveling microbial community dynamics. Curr Opin Microbiol </w:t>
      </w:r>
      <w:r w:rsidRPr="00184E65">
        <w:rPr>
          <w:rFonts w:cs="Times New Roman"/>
          <w:b/>
          <w:bCs/>
          <w:noProof/>
          <w:szCs w:val="24"/>
        </w:rPr>
        <w:t>25</w:t>
      </w:r>
      <w:r w:rsidRPr="00184E65">
        <w:rPr>
          <w:rFonts w:cs="Times New Roman"/>
          <w:noProof/>
          <w:szCs w:val="24"/>
        </w:rPr>
        <w:t>:56–66.</w:t>
      </w:r>
    </w:p>
    <w:p w14:paraId="295B40E9"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3. </w:t>
      </w:r>
      <w:r w:rsidRPr="00184E65">
        <w:rPr>
          <w:rFonts w:cs="Times New Roman"/>
          <w:noProof/>
          <w:szCs w:val="24"/>
        </w:rPr>
        <w:tab/>
      </w:r>
      <w:r w:rsidRPr="00184E65">
        <w:rPr>
          <w:rFonts w:cs="Times New Roman"/>
          <w:b/>
          <w:bCs/>
          <w:noProof/>
          <w:szCs w:val="24"/>
        </w:rPr>
        <w:t>Jones SE</w:t>
      </w:r>
      <w:r w:rsidRPr="00184E65">
        <w:rPr>
          <w:rFonts w:cs="Times New Roman"/>
          <w:noProof/>
          <w:szCs w:val="24"/>
        </w:rPr>
        <w:t xml:space="preserve">, </w:t>
      </w:r>
      <w:r w:rsidRPr="00184E65">
        <w:rPr>
          <w:rFonts w:cs="Times New Roman"/>
          <w:b/>
          <w:bCs/>
          <w:noProof/>
          <w:szCs w:val="24"/>
        </w:rPr>
        <w:t>Cadkin T a.</w:t>
      </w:r>
      <w:r w:rsidRPr="00184E65">
        <w:rPr>
          <w:rFonts w:cs="Times New Roman"/>
          <w:noProof/>
          <w:szCs w:val="24"/>
        </w:rPr>
        <w:t xml:space="preserve">, </w:t>
      </w:r>
      <w:r w:rsidRPr="00184E65">
        <w:rPr>
          <w:rFonts w:cs="Times New Roman"/>
          <w:b/>
          <w:bCs/>
          <w:noProof/>
          <w:szCs w:val="24"/>
        </w:rPr>
        <w:t>Newton RJ</w:t>
      </w:r>
      <w:r w:rsidRPr="00184E65">
        <w:rPr>
          <w:rFonts w:cs="Times New Roman"/>
          <w:noProof/>
          <w:szCs w:val="24"/>
        </w:rPr>
        <w:t xml:space="preserve">, </w:t>
      </w:r>
      <w:r w:rsidRPr="00184E65">
        <w:rPr>
          <w:rFonts w:cs="Times New Roman"/>
          <w:b/>
          <w:bCs/>
          <w:noProof/>
          <w:szCs w:val="24"/>
        </w:rPr>
        <w:t>McMahon KD</w:t>
      </w:r>
      <w:r w:rsidRPr="00184E65">
        <w:rPr>
          <w:rFonts w:cs="Times New Roman"/>
          <w:noProof/>
          <w:szCs w:val="24"/>
        </w:rPr>
        <w:t xml:space="preserve">. 2012. Spatial and temporal scales of aquatic bacterial beta diversity. Front Microbiol </w:t>
      </w:r>
      <w:r w:rsidRPr="00184E65">
        <w:rPr>
          <w:rFonts w:cs="Times New Roman"/>
          <w:b/>
          <w:bCs/>
          <w:noProof/>
          <w:szCs w:val="24"/>
        </w:rPr>
        <w:t>3</w:t>
      </w:r>
      <w:r w:rsidRPr="00184E65">
        <w:rPr>
          <w:rFonts w:cs="Times New Roman"/>
          <w:noProof/>
          <w:szCs w:val="24"/>
        </w:rPr>
        <w:t>:1–10.</w:t>
      </w:r>
    </w:p>
    <w:p w14:paraId="2CD60276"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4. </w:t>
      </w:r>
      <w:r w:rsidRPr="00184E65">
        <w:rPr>
          <w:rFonts w:cs="Times New Roman"/>
          <w:noProof/>
          <w:szCs w:val="24"/>
        </w:rPr>
        <w:tab/>
      </w:r>
      <w:r w:rsidRPr="00184E65">
        <w:rPr>
          <w:rFonts w:cs="Times New Roman"/>
          <w:b/>
          <w:bCs/>
          <w:noProof/>
          <w:szCs w:val="24"/>
        </w:rPr>
        <w:t>Mitsch WJ</w:t>
      </w:r>
      <w:r w:rsidRPr="00184E65">
        <w:rPr>
          <w:rFonts w:cs="Times New Roman"/>
          <w:noProof/>
          <w:szCs w:val="24"/>
        </w:rPr>
        <w:t xml:space="preserve">, </w:t>
      </w:r>
      <w:r w:rsidRPr="00184E65">
        <w:rPr>
          <w:rFonts w:cs="Times New Roman"/>
          <w:b/>
          <w:bCs/>
          <w:noProof/>
          <w:szCs w:val="24"/>
        </w:rPr>
        <w:t>Bernal B</w:t>
      </w:r>
      <w:r w:rsidRPr="00184E65">
        <w:rPr>
          <w:rFonts w:cs="Times New Roman"/>
          <w:noProof/>
          <w:szCs w:val="24"/>
        </w:rPr>
        <w:t xml:space="preserve">, </w:t>
      </w:r>
      <w:r w:rsidRPr="00184E65">
        <w:rPr>
          <w:rFonts w:cs="Times New Roman"/>
          <w:b/>
          <w:bCs/>
          <w:noProof/>
          <w:szCs w:val="24"/>
        </w:rPr>
        <w:t>Nahlik AM</w:t>
      </w:r>
      <w:r w:rsidRPr="00184E65">
        <w:rPr>
          <w:rFonts w:cs="Times New Roman"/>
          <w:noProof/>
          <w:szCs w:val="24"/>
        </w:rPr>
        <w:t xml:space="preserve">, </w:t>
      </w:r>
      <w:r w:rsidRPr="00184E65">
        <w:rPr>
          <w:rFonts w:cs="Times New Roman"/>
          <w:b/>
          <w:bCs/>
          <w:noProof/>
          <w:szCs w:val="24"/>
        </w:rPr>
        <w:t>Mander Ü</w:t>
      </w:r>
      <w:r w:rsidRPr="00184E65">
        <w:rPr>
          <w:rFonts w:cs="Times New Roman"/>
          <w:noProof/>
          <w:szCs w:val="24"/>
        </w:rPr>
        <w:t xml:space="preserve">, </w:t>
      </w:r>
      <w:r w:rsidRPr="00184E65">
        <w:rPr>
          <w:rFonts w:cs="Times New Roman"/>
          <w:b/>
          <w:bCs/>
          <w:noProof/>
          <w:szCs w:val="24"/>
        </w:rPr>
        <w:t>Zhang L</w:t>
      </w:r>
      <w:r w:rsidRPr="00184E65">
        <w:rPr>
          <w:rFonts w:cs="Times New Roman"/>
          <w:noProof/>
          <w:szCs w:val="24"/>
        </w:rPr>
        <w:t xml:space="preserve">, </w:t>
      </w:r>
      <w:r w:rsidRPr="00184E65">
        <w:rPr>
          <w:rFonts w:cs="Times New Roman"/>
          <w:b/>
          <w:bCs/>
          <w:noProof/>
          <w:szCs w:val="24"/>
        </w:rPr>
        <w:t>Anderson CJ</w:t>
      </w:r>
      <w:r w:rsidRPr="00184E65">
        <w:rPr>
          <w:rFonts w:cs="Times New Roman"/>
          <w:noProof/>
          <w:szCs w:val="24"/>
        </w:rPr>
        <w:t xml:space="preserve">, </w:t>
      </w:r>
      <w:r w:rsidRPr="00184E65">
        <w:rPr>
          <w:rFonts w:cs="Times New Roman"/>
          <w:b/>
          <w:bCs/>
          <w:noProof/>
          <w:szCs w:val="24"/>
        </w:rPr>
        <w:t>Jørgensen SE</w:t>
      </w:r>
      <w:r w:rsidRPr="00184E65">
        <w:rPr>
          <w:rFonts w:cs="Times New Roman"/>
          <w:noProof/>
          <w:szCs w:val="24"/>
        </w:rPr>
        <w:t xml:space="preserve">, </w:t>
      </w:r>
      <w:r w:rsidRPr="00184E65">
        <w:rPr>
          <w:rFonts w:cs="Times New Roman"/>
          <w:b/>
          <w:bCs/>
          <w:noProof/>
          <w:szCs w:val="24"/>
        </w:rPr>
        <w:t>Brix H</w:t>
      </w:r>
      <w:r w:rsidRPr="00184E65">
        <w:rPr>
          <w:rFonts w:cs="Times New Roman"/>
          <w:noProof/>
          <w:szCs w:val="24"/>
        </w:rPr>
        <w:t xml:space="preserve">. 2013. Wetlands, carbon, and climate change. Landsc Ecol </w:t>
      </w:r>
      <w:r w:rsidRPr="00184E65">
        <w:rPr>
          <w:rFonts w:cs="Times New Roman"/>
          <w:b/>
          <w:bCs/>
          <w:noProof/>
          <w:szCs w:val="24"/>
        </w:rPr>
        <w:t>28</w:t>
      </w:r>
      <w:r w:rsidRPr="00184E65">
        <w:rPr>
          <w:rFonts w:cs="Times New Roman"/>
          <w:noProof/>
          <w:szCs w:val="24"/>
        </w:rPr>
        <w:t>:583–597.</w:t>
      </w:r>
    </w:p>
    <w:p w14:paraId="29293E36"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5. </w:t>
      </w:r>
      <w:r w:rsidRPr="00184E65">
        <w:rPr>
          <w:rFonts w:cs="Times New Roman"/>
          <w:noProof/>
          <w:szCs w:val="24"/>
        </w:rPr>
        <w:tab/>
      </w:r>
      <w:r w:rsidRPr="00184E65">
        <w:rPr>
          <w:rFonts w:cs="Times New Roman"/>
          <w:b/>
          <w:bCs/>
          <w:noProof/>
          <w:szCs w:val="24"/>
        </w:rPr>
        <w:t>McMahon KW</w:t>
      </w:r>
      <w:r w:rsidRPr="00184E65">
        <w:rPr>
          <w:rFonts w:cs="Times New Roman"/>
          <w:noProof/>
          <w:szCs w:val="24"/>
        </w:rPr>
        <w:t xml:space="preserve">, </w:t>
      </w:r>
      <w:r w:rsidRPr="00184E65">
        <w:rPr>
          <w:rFonts w:cs="Times New Roman"/>
          <w:b/>
          <w:bCs/>
          <w:noProof/>
          <w:szCs w:val="24"/>
        </w:rPr>
        <w:t>McCarthy MD</w:t>
      </w:r>
      <w:r w:rsidRPr="00184E65">
        <w:rPr>
          <w:rFonts w:cs="Times New Roman"/>
          <w:noProof/>
          <w:szCs w:val="24"/>
        </w:rPr>
        <w:t xml:space="preserve">, </w:t>
      </w:r>
      <w:r w:rsidRPr="00184E65">
        <w:rPr>
          <w:rFonts w:cs="Times New Roman"/>
          <w:b/>
          <w:bCs/>
          <w:noProof/>
          <w:szCs w:val="24"/>
        </w:rPr>
        <w:t>Sherwood OA</w:t>
      </w:r>
      <w:r w:rsidRPr="00184E65">
        <w:rPr>
          <w:rFonts w:cs="Times New Roman"/>
          <w:noProof/>
          <w:szCs w:val="24"/>
        </w:rPr>
        <w:t xml:space="preserve">, </w:t>
      </w:r>
      <w:r w:rsidRPr="00184E65">
        <w:rPr>
          <w:rFonts w:cs="Times New Roman"/>
          <w:b/>
          <w:bCs/>
          <w:noProof/>
          <w:szCs w:val="24"/>
        </w:rPr>
        <w:t>Larsen T</w:t>
      </w:r>
      <w:r w:rsidRPr="00184E65">
        <w:rPr>
          <w:rFonts w:cs="Times New Roman"/>
          <w:noProof/>
          <w:szCs w:val="24"/>
        </w:rPr>
        <w:t xml:space="preserve">, </w:t>
      </w:r>
      <w:r w:rsidRPr="00184E65">
        <w:rPr>
          <w:rFonts w:cs="Times New Roman"/>
          <w:b/>
          <w:bCs/>
          <w:noProof/>
          <w:szCs w:val="24"/>
        </w:rPr>
        <w:t>Guilderson TP</w:t>
      </w:r>
      <w:r w:rsidRPr="00184E65">
        <w:rPr>
          <w:rFonts w:cs="Times New Roman"/>
          <w:noProof/>
          <w:szCs w:val="24"/>
        </w:rPr>
        <w:t xml:space="preserve">. 2015. Millennial-scale plankton regime shifts in the subtropical North Pacific Ocean. Science (80- ) </w:t>
      </w:r>
      <w:r w:rsidRPr="00184E65">
        <w:rPr>
          <w:rFonts w:cs="Times New Roman"/>
          <w:b/>
          <w:bCs/>
          <w:noProof/>
          <w:szCs w:val="24"/>
        </w:rPr>
        <w:t>350</w:t>
      </w:r>
      <w:r w:rsidRPr="00184E65">
        <w:rPr>
          <w:rFonts w:cs="Times New Roman"/>
          <w:noProof/>
          <w:szCs w:val="24"/>
        </w:rPr>
        <w:t>:1530–1533.</w:t>
      </w:r>
    </w:p>
    <w:p w14:paraId="2E447330"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6. </w:t>
      </w:r>
      <w:r w:rsidRPr="00184E65">
        <w:rPr>
          <w:rFonts w:cs="Times New Roman"/>
          <w:noProof/>
          <w:szCs w:val="24"/>
        </w:rPr>
        <w:tab/>
      </w:r>
      <w:r w:rsidRPr="00184E65">
        <w:rPr>
          <w:rFonts w:cs="Times New Roman"/>
          <w:b/>
          <w:bCs/>
          <w:noProof/>
          <w:szCs w:val="24"/>
        </w:rPr>
        <w:t>Hewson I</w:t>
      </w:r>
      <w:r w:rsidRPr="00184E65">
        <w:rPr>
          <w:rFonts w:cs="Times New Roman"/>
          <w:noProof/>
          <w:szCs w:val="24"/>
        </w:rPr>
        <w:t xml:space="preserve">, </w:t>
      </w:r>
      <w:r w:rsidRPr="00184E65">
        <w:rPr>
          <w:rFonts w:cs="Times New Roman"/>
          <w:b/>
          <w:bCs/>
          <w:noProof/>
          <w:szCs w:val="24"/>
        </w:rPr>
        <w:t>Steele JA</w:t>
      </w:r>
      <w:r w:rsidRPr="00184E65">
        <w:rPr>
          <w:rFonts w:cs="Times New Roman"/>
          <w:noProof/>
          <w:szCs w:val="24"/>
        </w:rPr>
        <w:t xml:space="preserve">, </w:t>
      </w:r>
      <w:r w:rsidRPr="00184E65">
        <w:rPr>
          <w:rFonts w:cs="Times New Roman"/>
          <w:b/>
          <w:bCs/>
          <w:noProof/>
          <w:szCs w:val="24"/>
        </w:rPr>
        <w:t>Capone DG</w:t>
      </w:r>
      <w:r w:rsidRPr="00184E65">
        <w:rPr>
          <w:rFonts w:cs="Times New Roman"/>
          <w:noProof/>
          <w:szCs w:val="24"/>
        </w:rPr>
        <w:t xml:space="preserve">, </w:t>
      </w:r>
      <w:r w:rsidRPr="00184E65">
        <w:rPr>
          <w:rFonts w:cs="Times New Roman"/>
          <w:b/>
          <w:bCs/>
          <w:noProof/>
          <w:szCs w:val="24"/>
        </w:rPr>
        <w:t>Fuhrman JA</w:t>
      </w:r>
      <w:r w:rsidRPr="00184E65">
        <w:rPr>
          <w:rFonts w:cs="Times New Roman"/>
          <w:noProof/>
          <w:szCs w:val="24"/>
        </w:rPr>
        <w:t xml:space="preserve">. 2006. Remarkable heterogeneity in meso- and bathypelagic bacterioplankton assemblage composition. Limnol Oceanogr </w:t>
      </w:r>
      <w:r w:rsidRPr="00184E65">
        <w:rPr>
          <w:rFonts w:cs="Times New Roman"/>
          <w:b/>
          <w:bCs/>
          <w:noProof/>
          <w:szCs w:val="24"/>
        </w:rPr>
        <w:t>51</w:t>
      </w:r>
      <w:r w:rsidRPr="00184E65">
        <w:rPr>
          <w:rFonts w:cs="Times New Roman"/>
          <w:noProof/>
          <w:szCs w:val="24"/>
        </w:rPr>
        <w:t>:1274–1283.</w:t>
      </w:r>
    </w:p>
    <w:p w14:paraId="1303BC8D"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7. </w:t>
      </w:r>
      <w:r w:rsidRPr="00184E65">
        <w:rPr>
          <w:rFonts w:cs="Times New Roman"/>
          <w:noProof/>
          <w:szCs w:val="24"/>
        </w:rPr>
        <w:tab/>
      </w:r>
      <w:r w:rsidRPr="00184E65">
        <w:rPr>
          <w:rFonts w:cs="Times New Roman"/>
          <w:b/>
          <w:bCs/>
          <w:noProof/>
          <w:szCs w:val="24"/>
        </w:rPr>
        <w:t>Gifford SM</w:t>
      </w:r>
      <w:r w:rsidRPr="00184E65">
        <w:rPr>
          <w:rFonts w:cs="Times New Roman"/>
          <w:noProof/>
          <w:szCs w:val="24"/>
        </w:rPr>
        <w:t xml:space="preserve">, </w:t>
      </w:r>
      <w:r w:rsidRPr="00184E65">
        <w:rPr>
          <w:rFonts w:cs="Times New Roman"/>
          <w:b/>
          <w:bCs/>
          <w:noProof/>
          <w:szCs w:val="24"/>
        </w:rPr>
        <w:t>Sharma S</w:t>
      </w:r>
      <w:r w:rsidRPr="00184E65">
        <w:rPr>
          <w:rFonts w:cs="Times New Roman"/>
          <w:noProof/>
          <w:szCs w:val="24"/>
        </w:rPr>
        <w:t xml:space="preserve">, </w:t>
      </w:r>
      <w:r w:rsidRPr="00184E65">
        <w:rPr>
          <w:rFonts w:cs="Times New Roman"/>
          <w:b/>
          <w:bCs/>
          <w:noProof/>
          <w:szCs w:val="24"/>
        </w:rPr>
        <w:t>Moran MA</w:t>
      </w:r>
      <w:r w:rsidRPr="00184E65">
        <w:rPr>
          <w:rFonts w:cs="Times New Roman"/>
          <w:noProof/>
          <w:szCs w:val="24"/>
        </w:rPr>
        <w:t xml:space="preserve">. 2014. Linking activity and function to ecosystem dynamics in a coastal bacterioplankton community. Front Microbiol </w:t>
      </w:r>
      <w:r w:rsidRPr="00184E65">
        <w:rPr>
          <w:rFonts w:cs="Times New Roman"/>
          <w:b/>
          <w:bCs/>
          <w:noProof/>
          <w:szCs w:val="24"/>
        </w:rPr>
        <w:t>5</w:t>
      </w:r>
      <w:r w:rsidRPr="00184E65">
        <w:rPr>
          <w:rFonts w:cs="Times New Roman"/>
          <w:noProof/>
          <w:szCs w:val="24"/>
        </w:rPr>
        <w:t>:1–12.</w:t>
      </w:r>
    </w:p>
    <w:p w14:paraId="116524F9"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8. </w:t>
      </w:r>
      <w:r w:rsidRPr="00184E65">
        <w:rPr>
          <w:rFonts w:cs="Times New Roman"/>
          <w:noProof/>
          <w:szCs w:val="24"/>
        </w:rPr>
        <w:tab/>
      </w:r>
      <w:r w:rsidRPr="00184E65">
        <w:rPr>
          <w:rFonts w:cs="Times New Roman"/>
          <w:b/>
          <w:bCs/>
          <w:noProof/>
          <w:szCs w:val="24"/>
        </w:rPr>
        <w:t>Bendall ML</w:t>
      </w:r>
      <w:r w:rsidRPr="00184E65">
        <w:rPr>
          <w:rFonts w:cs="Times New Roman"/>
          <w:noProof/>
          <w:szCs w:val="24"/>
        </w:rPr>
        <w:t xml:space="preserve">, </w:t>
      </w:r>
      <w:r w:rsidRPr="00184E65">
        <w:rPr>
          <w:rFonts w:cs="Times New Roman"/>
          <w:b/>
          <w:bCs/>
          <w:noProof/>
          <w:szCs w:val="24"/>
        </w:rPr>
        <w:t>Stevens SLR</w:t>
      </w:r>
      <w:r w:rsidRPr="00184E65">
        <w:rPr>
          <w:rFonts w:cs="Times New Roman"/>
          <w:noProof/>
          <w:szCs w:val="24"/>
        </w:rPr>
        <w:t xml:space="preserve">, </w:t>
      </w:r>
      <w:r w:rsidRPr="00184E65">
        <w:rPr>
          <w:rFonts w:cs="Times New Roman"/>
          <w:b/>
          <w:bCs/>
          <w:noProof/>
          <w:szCs w:val="24"/>
        </w:rPr>
        <w:t>Chan L</w:t>
      </w:r>
      <w:r w:rsidRPr="00184E65">
        <w:rPr>
          <w:rFonts w:cs="Times New Roman"/>
          <w:noProof/>
          <w:szCs w:val="24"/>
        </w:rPr>
        <w:t xml:space="preserve">, </w:t>
      </w:r>
      <w:r w:rsidRPr="00184E65">
        <w:rPr>
          <w:rFonts w:cs="Times New Roman"/>
          <w:b/>
          <w:bCs/>
          <w:noProof/>
          <w:szCs w:val="24"/>
        </w:rPr>
        <w:t>Malfatti S</w:t>
      </w:r>
      <w:r w:rsidRPr="00184E65">
        <w:rPr>
          <w:rFonts w:cs="Times New Roman"/>
          <w:noProof/>
          <w:szCs w:val="24"/>
        </w:rPr>
        <w:t xml:space="preserve">, </w:t>
      </w:r>
      <w:r w:rsidRPr="00184E65">
        <w:rPr>
          <w:rFonts w:cs="Times New Roman"/>
          <w:b/>
          <w:bCs/>
          <w:noProof/>
          <w:szCs w:val="24"/>
        </w:rPr>
        <w:t>Schwientek P</w:t>
      </w:r>
      <w:r w:rsidRPr="00184E65">
        <w:rPr>
          <w:rFonts w:cs="Times New Roman"/>
          <w:noProof/>
          <w:szCs w:val="24"/>
        </w:rPr>
        <w:t xml:space="preserve">, </w:t>
      </w:r>
      <w:r w:rsidRPr="00184E65">
        <w:rPr>
          <w:rFonts w:cs="Times New Roman"/>
          <w:b/>
          <w:bCs/>
          <w:noProof/>
          <w:szCs w:val="24"/>
        </w:rPr>
        <w:t>Tremblay J</w:t>
      </w:r>
      <w:r w:rsidRPr="00184E65">
        <w:rPr>
          <w:rFonts w:cs="Times New Roman"/>
          <w:noProof/>
          <w:szCs w:val="24"/>
        </w:rPr>
        <w:t xml:space="preserve">, </w:t>
      </w:r>
      <w:r w:rsidRPr="00184E65">
        <w:rPr>
          <w:rFonts w:cs="Times New Roman"/>
          <w:b/>
          <w:bCs/>
          <w:noProof/>
          <w:szCs w:val="24"/>
        </w:rPr>
        <w:t>Schackwitz W</w:t>
      </w:r>
      <w:r w:rsidRPr="00184E65">
        <w:rPr>
          <w:rFonts w:cs="Times New Roman"/>
          <w:noProof/>
          <w:szCs w:val="24"/>
        </w:rPr>
        <w:t xml:space="preserve">, </w:t>
      </w:r>
      <w:r w:rsidRPr="00184E65">
        <w:rPr>
          <w:rFonts w:cs="Times New Roman"/>
          <w:b/>
          <w:bCs/>
          <w:noProof/>
          <w:szCs w:val="24"/>
        </w:rPr>
        <w:t>Martin J</w:t>
      </w:r>
      <w:r w:rsidRPr="00184E65">
        <w:rPr>
          <w:rFonts w:cs="Times New Roman"/>
          <w:noProof/>
          <w:szCs w:val="24"/>
        </w:rPr>
        <w:t xml:space="preserve">, </w:t>
      </w:r>
      <w:r w:rsidRPr="00184E65">
        <w:rPr>
          <w:rFonts w:cs="Times New Roman"/>
          <w:b/>
          <w:bCs/>
          <w:noProof/>
          <w:szCs w:val="24"/>
        </w:rPr>
        <w:t>Pati A</w:t>
      </w:r>
      <w:r w:rsidRPr="00184E65">
        <w:rPr>
          <w:rFonts w:cs="Times New Roman"/>
          <w:noProof/>
          <w:szCs w:val="24"/>
        </w:rPr>
        <w:t xml:space="preserve">, </w:t>
      </w:r>
      <w:r w:rsidRPr="00184E65">
        <w:rPr>
          <w:rFonts w:cs="Times New Roman"/>
          <w:b/>
          <w:bCs/>
          <w:noProof/>
          <w:szCs w:val="24"/>
        </w:rPr>
        <w:t>Bushnell B</w:t>
      </w:r>
      <w:r w:rsidRPr="00184E65">
        <w:rPr>
          <w:rFonts w:cs="Times New Roman"/>
          <w:noProof/>
          <w:szCs w:val="24"/>
        </w:rPr>
        <w:t xml:space="preserve">, </w:t>
      </w:r>
      <w:r w:rsidRPr="00184E65">
        <w:rPr>
          <w:rFonts w:cs="Times New Roman"/>
          <w:b/>
          <w:bCs/>
          <w:noProof/>
          <w:szCs w:val="24"/>
        </w:rPr>
        <w:t>Froula J</w:t>
      </w:r>
      <w:r w:rsidRPr="00184E65">
        <w:rPr>
          <w:rFonts w:cs="Times New Roman"/>
          <w:noProof/>
          <w:szCs w:val="24"/>
        </w:rPr>
        <w:t xml:space="preserve">, </w:t>
      </w:r>
      <w:r w:rsidRPr="00184E65">
        <w:rPr>
          <w:rFonts w:cs="Times New Roman"/>
          <w:b/>
          <w:bCs/>
          <w:noProof/>
          <w:szCs w:val="24"/>
        </w:rPr>
        <w:t>Kang D</w:t>
      </w:r>
      <w:r w:rsidRPr="00184E65">
        <w:rPr>
          <w:rFonts w:cs="Times New Roman"/>
          <w:noProof/>
          <w:szCs w:val="24"/>
        </w:rPr>
        <w:t xml:space="preserve">, </w:t>
      </w:r>
      <w:r w:rsidRPr="00184E65">
        <w:rPr>
          <w:rFonts w:cs="Times New Roman"/>
          <w:b/>
          <w:bCs/>
          <w:noProof/>
          <w:szCs w:val="24"/>
        </w:rPr>
        <w:t>Tringe SG</w:t>
      </w:r>
      <w:r w:rsidRPr="00184E65">
        <w:rPr>
          <w:rFonts w:cs="Times New Roman"/>
          <w:noProof/>
          <w:szCs w:val="24"/>
        </w:rPr>
        <w:t xml:space="preserve">, </w:t>
      </w:r>
      <w:r w:rsidRPr="00184E65">
        <w:rPr>
          <w:rFonts w:cs="Times New Roman"/>
          <w:b/>
          <w:bCs/>
          <w:noProof/>
          <w:szCs w:val="24"/>
        </w:rPr>
        <w:t>Bertilsson S</w:t>
      </w:r>
      <w:r w:rsidRPr="00184E65">
        <w:rPr>
          <w:rFonts w:cs="Times New Roman"/>
          <w:noProof/>
          <w:szCs w:val="24"/>
        </w:rPr>
        <w:t xml:space="preserve">, </w:t>
      </w:r>
      <w:r w:rsidRPr="00184E65">
        <w:rPr>
          <w:rFonts w:cs="Times New Roman"/>
          <w:b/>
          <w:bCs/>
          <w:noProof/>
          <w:szCs w:val="24"/>
        </w:rPr>
        <w:t>Moran MA</w:t>
      </w:r>
      <w:r w:rsidRPr="00184E65">
        <w:rPr>
          <w:rFonts w:cs="Times New Roman"/>
          <w:noProof/>
          <w:szCs w:val="24"/>
        </w:rPr>
        <w:t xml:space="preserve">, </w:t>
      </w:r>
      <w:r w:rsidRPr="00184E65">
        <w:rPr>
          <w:rFonts w:cs="Times New Roman"/>
          <w:b/>
          <w:bCs/>
          <w:noProof/>
          <w:szCs w:val="24"/>
        </w:rPr>
        <w:t>Shade A</w:t>
      </w:r>
      <w:r w:rsidRPr="00184E65">
        <w:rPr>
          <w:rFonts w:cs="Times New Roman"/>
          <w:noProof/>
          <w:szCs w:val="24"/>
        </w:rPr>
        <w:t xml:space="preserve">, </w:t>
      </w:r>
      <w:r w:rsidRPr="00184E65">
        <w:rPr>
          <w:rFonts w:cs="Times New Roman"/>
          <w:b/>
          <w:bCs/>
          <w:noProof/>
          <w:szCs w:val="24"/>
        </w:rPr>
        <w:t>Newton RJ</w:t>
      </w:r>
      <w:r w:rsidRPr="00184E65">
        <w:rPr>
          <w:rFonts w:cs="Times New Roman"/>
          <w:noProof/>
          <w:szCs w:val="24"/>
        </w:rPr>
        <w:t xml:space="preserve">, </w:t>
      </w:r>
      <w:r w:rsidRPr="00184E65">
        <w:rPr>
          <w:rFonts w:cs="Times New Roman"/>
          <w:b/>
          <w:bCs/>
          <w:noProof/>
          <w:szCs w:val="24"/>
        </w:rPr>
        <w:t>McMahon KD</w:t>
      </w:r>
      <w:r w:rsidRPr="00184E65">
        <w:rPr>
          <w:rFonts w:cs="Times New Roman"/>
          <w:noProof/>
          <w:szCs w:val="24"/>
        </w:rPr>
        <w:t xml:space="preserve">, </w:t>
      </w:r>
      <w:r w:rsidRPr="00184E65">
        <w:rPr>
          <w:rFonts w:cs="Times New Roman"/>
          <w:b/>
          <w:bCs/>
          <w:noProof/>
          <w:szCs w:val="24"/>
        </w:rPr>
        <w:t>Malmstrom RR</w:t>
      </w:r>
      <w:r w:rsidRPr="00184E65">
        <w:rPr>
          <w:rFonts w:cs="Times New Roman"/>
          <w:noProof/>
          <w:szCs w:val="24"/>
        </w:rPr>
        <w:t>. 2016. Genome-wide selective sweeps and gene-specific sweeps in natural bacterial populations. ISME J 1–13.</w:t>
      </w:r>
    </w:p>
    <w:p w14:paraId="70481D53"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9. </w:t>
      </w:r>
      <w:r w:rsidRPr="00184E65">
        <w:rPr>
          <w:rFonts w:cs="Times New Roman"/>
          <w:noProof/>
          <w:szCs w:val="24"/>
        </w:rPr>
        <w:tab/>
      </w:r>
      <w:r w:rsidRPr="00184E65">
        <w:rPr>
          <w:rFonts w:cs="Times New Roman"/>
          <w:b/>
          <w:bCs/>
          <w:noProof/>
          <w:szCs w:val="24"/>
        </w:rPr>
        <w:t>Taipale S</w:t>
      </w:r>
      <w:r w:rsidRPr="00184E65">
        <w:rPr>
          <w:rFonts w:cs="Times New Roman"/>
          <w:noProof/>
          <w:szCs w:val="24"/>
        </w:rPr>
        <w:t xml:space="preserve">, </w:t>
      </w:r>
      <w:r w:rsidRPr="00184E65">
        <w:rPr>
          <w:rFonts w:cs="Times New Roman"/>
          <w:b/>
          <w:bCs/>
          <w:noProof/>
          <w:szCs w:val="24"/>
        </w:rPr>
        <w:t>Jones R</w:t>
      </w:r>
      <w:r w:rsidRPr="00184E65">
        <w:rPr>
          <w:rFonts w:cs="Times New Roman"/>
          <w:noProof/>
          <w:szCs w:val="24"/>
        </w:rPr>
        <w:t xml:space="preserve">, </w:t>
      </w:r>
      <w:r w:rsidRPr="00184E65">
        <w:rPr>
          <w:rFonts w:cs="Times New Roman"/>
          <w:b/>
          <w:bCs/>
          <w:noProof/>
          <w:szCs w:val="24"/>
        </w:rPr>
        <w:t>Tiirola M</w:t>
      </w:r>
      <w:r w:rsidRPr="00184E65">
        <w:rPr>
          <w:rFonts w:cs="Times New Roman"/>
          <w:noProof/>
          <w:szCs w:val="24"/>
        </w:rPr>
        <w:t xml:space="preserve">. 2009. Vertical diversity of bacteria in an oxygen-stratified humic lake, evaluated using DNA and phospholipid analyses. Aquat Microb Ecol </w:t>
      </w:r>
      <w:r w:rsidRPr="00184E65">
        <w:rPr>
          <w:rFonts w:cs="Times New Roman"/>
          <w:b/>
          <w:bCs/>
          <w:noProof/>
          <w:szCs w:val="24"/>
        </w:rPr>
        <w:t>55</w:t>
      </w:r>
      <w:r w:rsidRPr="00184E65">
        <w:rPr>
          <w:rFonts w:cs="Times New Roman"/>
          <w:noProof/>
          <w:szCs w:val="24"/>
        </w:rPr>
        <w:t>:1–16.</w:t>
      </w:r>
    </w:p>
    <w:p w14:paraId="1999F430"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10. </w:t>
      </w:r>
      <w:r w:rsidRPr="00184E65">
        <w:rPr>
          <w:rFonts w:cs="Times New Roman"/>
          <w:noProof/>
          <w:szCs w:val="24"/>
        </w:rPr>
        <w:tab/>
      </w:r>
      <w:r w:rsidRPr="00184E65">
        <w:rPr>
          <w:rFonts w:cs="Times New Roman"/>
          <w:b/>
          <w:bCs/>
          <w:noProof/>
          <w:szCs w:val="24"/>
        </w:rPr>
        <w:t>Garcia SL</w:t>
      </w:r>
      <w:r w:rsidRPr="00184E65">
        <w:rPr>
          <w:rFonts w:cs="Times New Roman"/>
          <w:noProof/>
          <w:szCs w:val="24"/>
        </w:rPr>
        <w:t xml:space="preserve">, </w:t>
      </w:r>
      <w:r w:rsidRPr="00184E65">
        <w:rPr>
          <w:rFonts w:cs="Times New Roman"/>
          <w:b/>
          <w:bCs/>
          <w:noProof/>
          <w:szCs w:val="24"/>
        </w:rPr>
        <w:t>Salka I</w:t>
      </w:r>
      <w:r w:rsidRPr="00184E65">
        <w:rPr>
          <w:rFonts w:cs="Times New Roman"/>
          <w:noProof/>
          <w:szCs w:val="24"/>
        </w:rPr>
        <w:t xml:space="preserve">, </w:t>
      </w:r>
      <w:r w:rsidRPr="00184E65">
        <w:rPr>
          <w:rFonts w:cs="Times New Roman"/>
          <w:b/>
          <w:bCs/>
          <w:noProof/>
          <w:szCs w:val="24"/>
        </w:rPr>
        <w:t>Grossart HP</w:t>
      </w:r>
      <w:r w:rsidRPr="00184E65">
        <w:rPr>
          <w:rFonts w:cs="Times New Roman"/>
          <w:noProof/>
          <w:szCs w:val="24"/>
        </w:rPr>
        <w:t xml:space="preserve">, </w:t>
      </w:r>
      <w:r w:rsidRPr="00184E65">
        <w:rPr>
          <w:rFonts w:cs="Times New Roman"/>
          <w:b/>
          <w:bCs/>
          <w:noProof/>
          <w:szCs w:val="24"/>
        </w:rPr>
        <w:t>Warnecke F</w:t>
      </w:r>
      <w:r w:rsidRPr="00184E65">
        <w:rPr>
          <w:rFonts w:cs="Times New Roman"/>
          <w:noProof/>
          <w:szCs w:val="24"/>
        </w:rPr>
        <w:t xml:space="preserve">. 2013. Depth-discrete profiles of bacterial communities reveal pronounced spatio-temporal dynamics related to lake stratification. Environ Microbiol Rep </w:t>
      </w:r>
      <w:r w:rsidRPr="00184E65">
        <w:rPr>
          <w:rFonts w:cs="Times New Roman"/>
          <w:b/>
          <w:bCs/>
          <w:noProof/>
          <w:szCs w:val="24"/>
        </w:rPr>
        <w:t>5</w:t>
      </w:r>
      <w:r w:rsidRPr="00184E65">
        <w:rPr>
          <w:rFonts w:cs="Times New Roman"/>
          <w:noProof/>
          <w:szCs w:val="24"/>
        </w:rPr>
        <w:t>:549–555.</w:t>
      </w:r>
    </w:p>
    <w:p w14:paraId="423992CE"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11. </w:t>
      </w:r>
      <w:r w:rsidRPr="00184E65">
        <w:rPr>
          <w:rFonts w:cs="Times New Roman"/>
          <w:noProof/>
          <w:szCs w:val="24"/>
        </w:rPr>
        <w:tab/>
      </w:r>
      <w:r w:rsidRPr="00184E65">
        <w:rPr>
          <w:rFonts w:cs="Times New Roman"/>
          <w:b/>
          <w:bCs/>
          <w:noProof/>
          <w:szCs w:val="24"/>
        </w:rPr>
        <w:t>Shade A</w:t>
      </w:r>
      <w:r w:rsidRPr="00184E65">
        <w:rPr>
          <w:rFonts w:cs="Times New Roman"/>
          <w:noProof/>
          <w:szCs w:val="24"/>
        </w:rPr>
        <w:t xml:space="preserve">, </w:t>
      </w:r>
      <w:r w:rsidRPr="00184E65">
        <w:rPr>
          <w:rFonts w:cs="Times New Roman"/>
          <w:b/>
          <w:bCs/>
          <w:noProof/>
          <w:szCs w:val="24"/>
        </w:rPr>
        <w:t>Read JS</w:t>
      </w:r>
      <w:r w:rsidRPr="00184E65">
        <w:rPr>
          <w:rFonts w:cs="Times New Roman"/>
          <w:noProof/>
          <w:szCs w:val="24"/>
        </w:rPr>
        <w:t xml:space="preserve">, </w:t>
      </w:r>
      <w:r w:rsidRPr="00184E65">
        <w:rPr>
          <w:rFonts w:cs="Times New Roman"/>
          <w:b/>
          <w:bCs/>
          <w:noProof/>
          <w:szCs w:val="24"/>
        </w:rPr>
        <w:t>Youngblut ND</w:t>
      </w:r>
      <w:r w:rsidRPr="00184E65">
        <w:rPr>
          <w:rFonts w:cs="Times New Roman"/>
          <w:noProof/>
          <w:szCs w:val="24"/>
        </w:rPr>
        <w:t xml:space="preserve">, </w:t>
      </w:r>
      <w:r w:rsidRPr="00184E65">
        <w:rPr>
          <w:rFonts w:cs="Times New Roman"/>
          <w:b/>
          <w:bCs/>
          <w:noProof/>
          <w:szCs w:val="24"/>
        </w:rPr>
        <w:t>Fierer N</w:t>
      </w:r>
      <w:r w:rsidRPr="00184E65">
        <w:rPr>
          <w:rFonts w:cs="Times New Roman"/>
          <w:noProof/>
          <w:szCs w:val="24"/>
        </w:rPr>
        <w:t xml:space="preserve">, </w:t>
      </w:r>
      <w:r w:rsidRPr="00184E65">
        <w:rPr>
          <w:rFonts w:cs="Times New Roman"/>
          <w:b/>
          <w:bCs/>
          <w:noProof/>
          <w:szCs w:val="24"/>
        </w:rPr>
        <w:t>Knight R</w:t>
      </w:r>
      <w:r w:rsidRPr="00184E65">
        <w:rPr>
          <w:rFonts w:cs="Times New Roman"/>
          <w:noProof/>
          <w:szCs w:val="24"/>
        </w:rPr>
        <w:t xml:space="preserve">, </w:t>
      </w:r>
      <w:r w:rsidRPr="00184E65">
        <w:rPr>
          <w:rFonts w:cs="Times New Roman"/>
          <w:b/>
          <w:bCs/>
          <w:noProof/>
          <w:szCs w:val="24"/>
        </w:rPr>
        <w:t>Kratz TK</w:t>
      </w:r>
      <w:r w:rsidRPr="00184E65">
        <w:rPr>
          <w:rFonts w:cs="Times New Roman"/>
          <w:noProof/>
          <w:szCs w:val="24"/>
        </w:rPr>
        <w:t xml:space="preserve">, </w:t>
      </w:r>
      <w:r w:rsidRPr="00184E65">
        <w:rPr>
          <w:rFonts w:cs="Times New Roman"/>
          <w:b/>
          <w:bCs/>
          <w:noProof/>
          <w:szCs w:val="24"/>
        </w:rPr>
        <w:t>Lottig NR</w:t>
      </w:r>
      <w:r w:rsidRPr="00184E65">
        <w:rPr>
          <w:rFonts w:cs="Times New Roman"/>
          <w:noProof/>
          <w:szCs w:val="24"/>
        </w:rPr>
        <w:t xml:space="preserve">, </w:t>
      </w:r>
      <w:r w:rsidRPr="00184E65">
        <w:rPr>
          <w:rFonts w:cs="Times New Roman"/>
          <w:b/>
          <w:bCs/>
          <w:noProof/>
          <w:szCs w:val="24"/>
        </w:rPr>
        <w:t>Roden EE</w:t>
      </w:r>
      <w:r w:rsidRPr="00184E65">
        <w:rPr>
          <w:rFonts w:cs="Times New Roman"/>
          <w:noProof/>
          <w:szCs w:val="24"/>
        </w:rPr>
        <w:t xml:space="preserve">, </w:t>
      </w:r>
      <w:r w:rsidRPr="00184E65">
        <w:rPr>
          <w:rFonts w:cs="Times New Roman"/>
          <w:b/>
          <w:bCs/>
          <w:noProof/>
          <w:szCs w:val="24"/>
        </w:rPr>
        <w:t>Stanley EH</w:t>
      </w:r>
      <w:r w:rsidRPr="00184E65">
        <w:rPr>
          <w:rFonts w:cs="Times New Roman"/>
          <w:noProof/>
          <w:szCs w:val="24"/>
        </w:rPr>
        <w:t xml:space="preserve">, </w:t>
      </w:r>
      <w:r w:rsidRPr="00184E65">
        <w:rPr>
          <w:rFonts w:cs="Times New Roman"/>
          <w:b/>
          <w:bCs/>
          <w:noProof/>
          <w:szCs w:val="24"/>
        </w:rPr>
        <w:t>Stombaugh J</w:t>
      </w:r>
      <w:r w:rsidRPr="00184E65">
        <w:rPr>
          <w:rFonts w:cs="Times New Roman"/>
          <w:noProof/>
          <w:szCs w:val="24"/>
        </w:rPr>
        <w:t xml:space="preserve">, </w:t>
      </w:r>
      <w:r w:rsidRPr="00184E65">
        <w:rPr>
          <w:rFonts w:cs="Times New Roman"/>
          <w:b/>
          <w:bCs/>
          <w:noProof/>
          <w:szCs w:val="24"/>
        </w:rPr>
        <w:t>Whitaker RJ</w:t>
      </w:r>
      <w:r w:rsidRPr="00184E65">
        <w:rPr>
          <w:rFonts w:cs="Times New Roman"/>
          <w:noProof/>
          <w:szCs w:val="24"/>
        </w:rPr>
        <w:t xml:space="preserve">, </w:t>
      </w:r>
      <w:r w:rsidRPr="00184E65">
        <w:rPr>
          <w:rFonts w:cs="Times New Roman"/>
          <w:b/>
          <w:bCs/>
          <w:noProof/>
          <w:szCs w:val="24"/>
        </w:rPr>
        <w:t>Wu CH</w:t>
      </w:r>
      <w:r w:rsidRPr="00184E65">
        <w:rPr>
          <w:rFonts w:cs="Times New Roman"/>
          <w:noProof/>
          <w:szCs w:val="24"/>
        </w:rPr>
        <w:t xml:space="preserve">, </w:t>
      </w:r>
      <w:r w:rsidRPr="00184E65">
        <w:rPr>
          <w:rFonts w:cs="Times New Roman"/>
          <w:b/>
          <w:bCs/>
          <w:noProof/>
          <w:szCs w:val="24"/>
        </w:rPr>
        <w:t>McMahon KD</w:t>
      </w:r>
      <w:r w:rsidRPr="00184E65">
        <w:rPr>
          <w:rFonts w:cs="Times New Roman"/>
          <w:noProof/>
          <w:szCs w:val="24"/>
        </w:rPr>
        <w:t xml:space="preserve">. 2012. Lake microbial communities are resilient after a whole-ecosystem disturbance. ISME J </w:t>
      </w:r>
      <w:r w:rsidRPr="00184E65">
        <w:rPr>
          <w:rFonts w:cs="Times New Roman"/>
          <w:b/>
          <w:bCs/>
          <w:noProof/>
          <w:szCs w:val="24"/>
        </w:rPr>
        <w:t>6</w:t>
      </w:r>
      <w:r w:rsidRPr="00184E65">
        <w:rPr>
          <w:rFonts w:cs="Times New Roman"/>
          <w:noProof/>
          <w:szCs w:val="24"/>
        </w:rPr>
        <w:t>:2153–2167.</w:t>
      </w:r>
    </w:p>
    <w:p w14:paraId="35C1B99C"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12. </w:t>
      </w:r>
      <w:r w:rsidRPr="00184E65">
        <w:rPr>
          <w:rFonts w:cs="Times New Roman"/>
          <w:noProof/>
          <w:szCs w:val="24"/>
        </w:rPr>
        <w:tab/>
      </w:r>
      <w:r w:rsidRPr="00184E65">
        <w:rPr>
          <w:rFonts w:cs="Times New Roman"/>
          <w:b/>
          <w:bCs/>
          <w:noProof/>
          <w:szCs w:val="24"/>
        </w:rPr>
        <w:t>Hahn MW</w:t>
      </w:r>
      <w:r w:rsidRPr="00184E65">
        <w:rPr>
          <w:rFonts w:cs="Times New Roman"/>
          <w:noProof/>
          <w:szCs w:val="24"/>
        </w:rPr>
        <w:t xml:space="preserve">, </w:t>
      </w:r>
      <w:r w:rsidRPr="00184E65">
        <w:rPr>
          <w:rFonts w:cs="Times New Roman"/>
          <w:b/>
          <w:bCs/>
          <w:noProof/>
          <w:szCs w:val="24"/>
        </w:rPr>
        <w:t>Scheuerl T</w:t>
      </w:r>
      <w:r w:rsidRPr="00184E65">
        <w:rPr>
          <w:rFonts w:cs="Times New Roman"/>
          <w:noProof/>
          <w:szCs w:val="24"/>
        </w:rPr>
        <w:t xml:space="preserve">, </w:t>
      </w:r>
      <w:r w:rsidRPr="00184E65">
        <w:rPr>
          <w:rFonts w:cs="Times New Roman"/>
          <w:b/>
          <w:bCs/>
          <w:noProof/>
          <w:szCs w:val="24"/>
        </w:rPr>
        <w:t>Jezberová J</w:t>
      </w:r>
      <w:r w:rsidRPr="00184E65">
        <w:rPr>
          <w:rFonts w:cs="Times New Roman"/>
          <w:noProof/>
          <w:szCs w:val="24"/>
        </w:rPr>
        <w:t xml:space="preserve">, </w:t>
      </w:r>
      <w:r w:rsidRPr="00184E65">
        <w:rPr>
          <w:rFonts w:cs="Times New Roman"/>
          <w:b/>
          <w:bCs/>
          <w:noProof/>
          <w:szCs w:val="24"/>
        </w:rPr>
        <w:t>Koll U</w:t>
      </w:r>
      <w:r w:rsidRPr="00184E65">
        <w:rPr>
          <w:rFonts w:cs="Times New Roman"/>
          <w:noProof/>
          <w:szCs w:val="24"/>
        </w:rPr>
        <w:t xml:space="preserve">, </w:t>
      </w:r>
      <w:r w:rsidRPr="00184E65">
        <w:rPr>
          <w:rFonts w:cs="Times New Roman"/>
          <w:b/>
          <w:bCs/>
          <w:noProof/>
          <w:szCs w:val="24"/>
        </w:rPr>
        <w:t>Jezbera J</w:t>
      </w:r>
      <w:r w:rsidRPr="00184E65">
        <w:rPr>
          <w:rFonts w:cs="Times New Roman"/>
          <w:noProof/>
          <w:szCs w:val="24"/>
        </w:rPr>
        <w:t xml:space="preserve">, </w:t>
      </w:r>
      <w:r w:rsidRPr="00184E65">
        <w:rPr>
          <w:rFonts w:cs="Times New Roman"/>
          <w:b/>
          <w:bCs/>
          <w:noProof/>
          <w:szCs w:val="24"/>
        </w:rPr>
        <w:t>Šimek K</w:t>
      </w:r>
      <w:r w:rsidRPr="00184E65">
        <w:rPr>
          <w:rFonts w:cs="Times New Roman"/>
          <w:noProof/>
          <w:szCs w:val="24"/>
        </w:rPr>
        <w:t xml:space="preserve">, </w:t>
      </w:r>
      <w:r w:rsidRPr="00184E65">
        <w:rPr>
          <w:rFonts w:cs="Times New Roman"/>
          <w:b/>
          <w:bCs/>
          <w:noProof/>
          <w:szCs w:val="24"/>
        </w:rPr>
        <w:t>Vannini C</w:t>
      </w:r>
      <w:r w:rsidRPr="00184E65">
        <w:rPr>
          <w:rFonts w:cs="Times New Roman"/>
          <w:noProof/>
          <w:szCs w:val="24"/>
        </w:rPr>
        <w:t xml:space="preserve">, </w:t>
      </w:r>
      <w:r w:rsidRPr="00184E65">
        <w:rPr>
          <w:rFonts w:cs="Times New Roman"/>
          <w:b/>
          <w:bCs/>
          <w:noProof/>
          <w:szCs w:val="24"/>
        </w:rPr>
        <w:t xml:space="preserve">Petroni </w:t>
      </w:r>
      <w:r w:rsidRPr="00184E65">
        <w:rPr>
          <w:rFonts w:cs="Times New Roman"/>
          <w:b/>
          <w:bCs/>
          <w:noProof/>
          <w:szCs w:val="24"/>
        </w:rPr>
        <w:lastRenderedPageBreak/>
        <w:t>G</w:t>
      </w:r>
      <w:r w:rsidRPr="00184E65">
        <w:rPr>
          <w:rFonts w:cs="Times New Roman"/>
          <w:noProof/>
          <w:szCs w:val="24"/>
        </w:rPr>
        <w:t xml:space="preserve">, </w:t>
      </w:r>
      <w:r w:rsidRPr="00184E65">
        <w:rPr>
          <w:rFonts w:cs="Times New Roman"/>
          <w:b/>
          <w:bCs/>
          <w:noProof/>
          <w:szCs w:val="24"/>
        </w:rPr>
        <w:t>Wu QL</w:t>
      </w:r>
      <w:r w:rsidRPr="00184E65">
        <w:rPr>
          <w:rFonts w:cs="Times New Roman"/>
          <w:noProof/>
          <w:szCs w:val="24"/>
        </w:rPr>
        <w:t xml:space="preserve">. 2012. The passive yet successful way of planktonic life: Genomic and experimental analysis of the ecology of a free-living polynucleobacter population. PLoS One </w:t>
      </w:r>
      <w:r w:rsidRPr="00184E65">
        <w:rPr>
          <w:rFonts w:cs="Times New Roman"/>
          <w:b/>
          <w:bCs/>
          <w:noProof/>
          <w:szCs w:val="24"/>
        </w:rPr>
        <w:t>7</w:t>
      </w:r>
      <w:r w:rsidRPr="00184E65">
        <w:rPr>
          <w:rFonts w:cs="Times New Roman"/>
          <w:noProof/>
          <w:szCs w:val="24"/>
        </w:rPr>
        <w:t>:e32772.</w:t>
      </w:r>
    </w:p>
    <w:p w14:paraId="63FA682B"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13. </w:t>
      </w:r>
      <w:r w:rsidRPr="00184E65">
        <w:rPr>
          <w:rFonts w:cs="Times New Roman"/>
          <w:noProof/>
          <w:szCs w:val="24"/>
        </w:rPr>
        <w:tab/>
      </w:r>
      <w:r w:rsidRPr="00184E65">
        <w:rPr>
          <w:rFonts w:cs="Times New Roman"/>
          <w:b/>
          <w:bCs/>
          <w:noProof/>
          <w:szCs w:val="24"/>
        </w:rPr>
        <w:t>Garcia SL</w:t>
      </w:r>
      <w:r w:rsidRPr="00184E65">
        <w:rPr>
          <w:rFonts w:cs="Times New Roman"/>
          <w:noProof/>
          <w:szCs w:val="24"/>
        </w:rPr>
        <w:t xml:space="preserve">, </w:t>
      </w:r>
      <w:r w:rsidRPr="00184E65">
        <w:rPr>
          <w:rFonts w:cs="Times New Roman"/>
          <w:b/>
          <w:bCs/>
          <w:noProof/>
          <w:szCs w:val="24"/>
        </w:rPr>
        <w:t>McMahon KD</w:t>
      </w:r>
      <w:r w:rsidRPr="00184E65">
        <w:rPr>
          <w:rFonts w:cs="Times New Roman"/>
          <w:noProof/>
          <w:szCs w:val="24"/>
        </w:rPr>
        <w:t xml:space="preserve">, </w:t>
      </w:r>
      <w:r w:rsidRPr="00184E65">
        <w:rPr>
          <w:rFonts w:cs="Times New Roman"/>
          <w:b/>
          <w:bCs/>
          <w:noProof/>
          <w:szCs w:val="24"/>
        </w:rPr>
        <w:t>Grossart HP</w:t>
      </w:r>
      <w:r w:rsidRPr="00184E65">
        <w:rPr>
          <w:rFonts w:cs="Times New Roman"/>
          <w:noProof/>
          <w:szCs w:val="24"/>
        </w:rPr>
        <w:t xml:space="preserve">, </w:t>
      </w:r>
      <w:r w:rsidRPr="00184E65">
        <w:rPr>
          <w:rFonts w:cs="Times New Roman"/>
          <w:b/>
          <w:bCs/>
          <w:noProof/>
          <w:szCs w:val="24"/>
        </w:rPr>
        <w:t>Warnecke F</w:t>
      </w:r>
      <w:r w:rsidRPr="00184E65">
        <w:rPr>
          <w:rFonts w:cs="Times New Roman"/>
          <w:noProof/>
          <w:szCs w:val="24"/>
        </w:rPr>
        <w:t>. 2013. Successful enrichment of the ubiquitous freshwater acI Actinobacteria. Environ Microbiol Rep 1–7.</w:t>
      </w:r>
    </w:p>
    <w:p w14:paraId="187B12F0"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14. </w:t>
      </w:r>
      <w:r w:rsidRPr="00184E65">
        <w:rPr>
          <w:rFonts w:cs="Times New Roman"/>
          <w:noProof/>
          <w:szCs w:val="24"/>
        </w:rPr>
        <w:tab/>
      </w:r>
      <w:r w:rsidRPr="00184E65">
        <w:rPr>
          <w:rFonts w:cs="Times New Roman"/>
          <w:b/>
          <w:bCs/>
          <w:noProof/>
          <w:szCs w:val="24"/>
        </w:rPr>
        <w:t>Peura S</w:t>
      </w:r>
      <w:r w:rsidRPr="00184E65">
        <w:rPr>
          <w:rFonts w:cs="Times New Roman"/>
          <w:noProof/>
          <w:szCs w:val="24"/>
        </w:rPr>
        <w:t xml:space="preserve">, </w:t>
      </w:r>
      <w:r w:rsidRPr="00184E65">
        <w:rPr>
          <w:rFonts w:cs="Times New Roman"/>
          <w:b/>
          <w:bCs/>
          <w:noProof/>
          <w:szCs w:val="24"/>
        </w:rPr>
        <w:t>Eiler A</w:t>
      </w:r>
      <w:r w:rsidRPr="00184E65">
        <w:rPr>
          <w:rFonts w:cs="Times New Roman"/>
          <w:noProof/>
          <w:szCs w:val="24"/>
        </w:rPr>
        <w:t xml:space="preserve">, </w:t>
      </w:r>
      <w:r w:rsidRPr="00184E65">
        <w:rPr>
          <w:rFonts w:cs="Times New Roman"/>
          <w:b/>
          <w:bCs/>
          <w:noProof/>
          <w:szCs w:val="24"/>
        </w:rPr>
        <w:t>Bertilsson S</w:t>
      </w:r>
      <w:r w:rsidRPr="00184E65">
        <w:rPr>
          <w:rFonts w:cs="Times New Roman"/>
          <w:noProof/>
          <w:szCs w:val="24"/>
        </w:rPr>
        <w:t xml:space="preserve">, </w:t>
      </w:r>
      <w:r w:rsidRPr="00184E65">
        <w:rPr>
          <w:rFonts w:cs="Times New Roman"/>
          <w:b/>
          <w:bCs/>
          <w:noProof/>
          <w:szCs w:val="24"/>
        </w:rPr>
        <w:t>Nyka H</w:t>
      </w:r>
      <w:r w:rsidRPr="00184E65">
        <w:rPr>
          <w:rFonts w:cs="Times New Roman"/>
          <w:noProof/>
          <w:szCs w:val="24"/>
        </w:rPr>
        <w:t xml:space="preserve">, </w:t>
      </w:r>
      <w:r w:rsidRPr="00184E65">
        <w:rPr>
          <w:rFonts w:cs="Times New Roman"/>
          <w:b/>
          <w:bCs/>
          <w:noProof/>
          <w:szCs w:val="24"/>
        </w:rPr>
        <w:t>Tiirola M</w:t>
      </w:r>
      <w:r w:rsidRPr="00184E65">
        <w:rPr>
          <w:rFonts w:cs="Times New Roman"/>
          <w:noProof/>
          <w:szCs w:val="24"/>
        </w:rPr>
        <w:t xml:space="preserve">, </w:t>
      </w:r>
      <w:r w:rsidRPr="00184E65">
        <w:rPr>
          <w:rFonts w:cs="Times New Roman"/>
          <w:b/>
          <w:bCs/>
          <w:noProof/>
          <w:szCs w:val="24"/>
        </w:rPr>
        <w:t>Jones RI</w:t>
      </w:r>
      <w:r w:rsidRPr="00184E65">
        <w:rPr>
          <w:rFonts w:cs="Times New Roman"/>
          <w:noProof/>
          <w:szCs w:val="24"/>
        </w:rPr>
        <w:t xml:space="preserve">. 2012. Distinct and diverse anaerobic bacterial communities in boreal lakes dominated by candidate division OD1. ISME J J </w:t>
      </w:r>
      <w:r w:rsidRPr="00184E65">
        <w:rPr>
          <w:rFonts w:cs="Times New Roman"/>
          <w:b/>
          <w:bCs/>
          <w:noProof/>
          <w:szCs w:val="24"/>
        </w:rPr>
        <w:t>6</w:t>
      </w:r>
      <w:r w:rsidRPr="00184E65">
        <w:rPr>
          <w:rFonts w:cs="Times New Roman"/>
          <w:noProof/>
          <w:szCs w:val="24"/>
        </w:rPr>
        <w:t>:1640–1652.</w:t>
      </w:r>
    </w:p>
    <w:p w14:paraId="44924872"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15. </w:t>
      </w:r>
      <w:r w:rsidRPr="00184E65">
        <w:rPr>
          <w:rFonts w:cs="Times New Roman"/>
          <w:noProof/>
          <w:szCs w:val="24"/>
        </w:rPr>
        <w:tab/>
      </w:r>
      <w:r w:rsidRPr="00184E65">
        <w:rPr>
          <w:rFonts w:cs="Times New Roman"/>
          <w:b/>
          <w:bCs/>
          <w:noProof/>
          <w:szCs w:val="24"/>
        </w:rPr>
        <w:t>Eiler A</w:t>
      </w:r>
      <w:r w:rsidRPr="00184E65">
        <w:rPr>
          <w:rFonts w:cs="Times New Roman"/>
          <w:noProof/>
          <w:szCs w:val="24"/>
        </w:rPr>
        <w:t xml:space="preserve">, </w:t>
      </w:r>
      <w:r w:rsidRPr="00184E65">
        <w:rPr>
          <w:rFonts w:cs="Times New Roman"/>
          <w:b/>
          <w:bCs/>
          <w:noProof/>
          <w:szCs w:val="24"/>
        </w:rPr>
        <w:t>Heinrich F</w:t>
      </w:r>
      <w:r w:rsidRPr="00184E65">
        <w:rPr>
          <w:rFonts w:cs="Times New Roman"/>
          <w:noProof/>
          <w:szCs w:val="24"/>
        </w:rPr>
        <w:t xml:space="preserve">, </w:t>
      </w:r>
      <w:r w:rsidRPr="00184E65">
        <w:rPr>
          <w:rFonts w:cs="Times New Roman"/>
          <w:b/>
          <w:bCs/>
          <w:noProof/>
          <w:szCs w:val="24"/>
        </w:rPr>
        <w:t>Bertilsson S</w:t>
      </w:r>
      <w:r w:rsidRPr="00184E65">
        <w:rPr>
          <w:rFonts w:cs="Times New Roman"/>
          <w:noProof/>
          <w:szCs w:val="24"/>
        </w:rPr>
        <w:t xml:space="preserve">. 2012. Coherent dynamics and association networks among lake bacterioplankton taxa. ISME J </w:t>
      </w:r>
      <w:r w:rsidRPr="00184E65">
        <w:rPr>
          <w:rFonts w:cs="Times New Roman"/>
          <w:b/>
          <w:bCs/>
          <w:noProof/>
          <w:szCs w:val="24"/>
        </w:rPr>
        <w:t>6</w:t>
      </w:r>
      <w:r w:rsidRPr="00184E65">
        <w:rPr>
          <w:rFonts w:cs="Times New Roman"/>
          <w:noProof/>
          <w:szCs w:val="24"/>
        </w:rPr>
        <w:t>:330–42.</w:t>
      </w:r>
    </w:p>
    <w:p w14:paraId="3AF20D4A"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16. </w:t>
      </w:r>
      <w:r w:rsidRPr="00184E65">
        <w:rPr>
          <w:rFonts w:cs="Times New Roman"/>
          <w:noProof/>
          <w:szCs w:val="24"/>
        </w:rPr>
        <w:tab/>
      </w:r>
      <w:r w:rsidRPr="00184E65">
        <w:rPr>
          <w:rFonts w:cs="Times New Roman"/>
          <w:b/>
          <w:bCs/>
          <w:noProof/>
          <w:szCs w:val="24"/>
        </w:rPr>
        <w:t>Graham JM</w:t>
      </w:r>
      <w:r w:rsidRPr="00184E65">
        <w:rPr>
          <w:rFonts w:cs="Times New Roman"/>
          <w:noProof/>
          <w:szCs w:val="24"/>
        </w:rPr>
        <w:t xml:space="preserve">, </w:t>
      </w:r>
      <w:r w:rsidRPr="00184E65">
        <w:rPr>
          <w:rFonts w:cs="Times New Roman"/>
          <w:b/>
          <w:bCs/>
          <w:noProof/>
          <w:szCs w:val="24"/>
        </w:rPr>
        <w:t>Kent AD</w:t>
      </w:r>
      <w:r w:rsidRPr="00184E65">
        <w:rPr>
          <w:rFonts w:cs="Times New Roman"/>
          <w:noProof/>
          <w:szCs w:val="24"/>
        </w:rPr>
        <w:t xml:space="preserve">, </w:t>
      </w:r>
      <w:r w:rsidRPr="00184E65">
        <w:rPr>
          <w:rFonts w:cs="Times New Roman"/>
          <w:b/>
          <w:bCs/>
          <w:noProof/>
          <w:szCs w:val="24"/>
        </w:rPr>
        <w:t>Lauster GH</w:t>
      </w:r>
      <w:r w:rsidRPr="00184E65">
        <w:rPr>
          <w:rFonts w:cs="Times New Roman"/>
          <w:noProof/>
          <w:szCs w:val="24"/>
        </w:rPr>
        <w:t xml:space="preserve">, </w:t>
      </w:r>
      <w:r w:rsidRPr="00184E65">
        <w:rPr>
          <w:rFonts w:cs="Times New Roman"/>
          <w:b/>
          <w:bCs/>
          <w:noProof/>
          <w:szCs w:val="24"/>
        </w:rPr>
        <w:t>Yannarell AC</w:t>
      </w:r>
      <w:r w:rsidRPr="00184E65">
        <w:rPr>
          <w:rFonts w:cs="Times New Roman"/>
          <w:noProof/>
          <w:szCs w:val="24"/>
        </w:rPr>
        <w:t xml:space="preserve">, </w:t>
      </w:r>
      <w:r w:rsidRPr="00184E65">
        <w:rPr>
          <w:rFonts w:cs="Times New Roman"/>
          <w:b/>
          <w:bCs/>
          <w:noProof/>
          <w:szCs w:val="24"/>
        </w:rPr>
        <w:t>Graham LE</w:t>
      </w:r>
      <w:r w:rsidRPr="00184E65">
        <w:rPr>
          <w:rFonts w:cs="Times New Roman"/>
          <w:noProof/>
          <w:szCs w:val="24"/>
        </w:rPr>
        <w:t xml:space="preserve">, </w:t>
      </w:r>
      <w:r w:rsidRPr="00184E65">
        <w:rPr>
          <w:rFonts w:cs="Times New Roman"/>
          <w:b/>
          <w:bCs/>
          <w:noProof/>
          <w:szCs w:val="24"/>
        </w:rPr>
        <w:t>Triplett EW</w:t>
      </w:r>
      <w:r w:rsidRPr="00184E65">
        <w:rPr>
          <w:rFonts w:cs="Times New Roman"/>
          <w:noProof/>
          <w:szCs w:val="24"/>
        </w:rPr>
        <w:t xml:space="preserve">. 2004. Seasonal dynamics of phytoplankton and planktonic protozoan communities in a northern temperate humic lake: Diversity in a dinoflagellate dominated system. Microb Ecol </w:t>
      </w:r>
      <w:r w:rsidRPr="00184E65">
        <w:rPr>
          <w:rFonts w:cs="Times New Roman"/>
          <w:b/>
          <w:bCs/>
          <w:noProof/>
          <w:szCs w:val="24"/>
        </w:rPr>
        <w:t>48</w:t>
      </w:r>
      <w:r w:rsidRPr="00184E65">
        <w:rPr>
          <w:rFonts w:cs="Times New Roman"/>
          <w:noProof/>
          <w:szCs w:val="24"/>
        </w:rPr>
        <w:t>:528–540.</w:t>
      </w:r>
    </w:p>
    <w:p w14:paraId="72F49B7C"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17. </w:t>
      </w:r>
      <w:r w:rsidRPr="00184E65">
        <w:rPr>
          <w:rFonts w:cs="Times New Roman"/>
          <w:noProof/>
          <w:szCs w:val="24"/>
        </w:rPr>
        <w:tab/>
      </w:r>
      <w:r w:rsidRPr="00184E65">
        <w:rPr>
          <w:rFonts w:cs="Times New Roman"/>
          <w:b/>
          <w:bCs/>
          <w:noProof/>
          <w:szCs w:val="24"/>
        </w:rPr>
        <w:t>Mariadassou M</w:t>
      </w:r>
      <w:r w:rsidRPr="00184E65">
        <w:rPr>
          <w:rFonts w:cs="Times New Roman"/>
          <w:noProof/>
          <w:szCs w:val="24"/>
        </w:rPr>
        <w:t xml:space="preserve">, </w:t>
      </w:r>
      <w:r w:rsidRPr="00184E65">
        <w:rPr>
          <w:rFonts w:cs="Times New Roman"/>
          <w:b/>
          <w:bCs/>
          <w:noProof/>
          <w:szCs w:val="24"/>
        </w:rPr>
        <w:t>Pichon S</w:t>
      </w:r>
      <w:r w:rsidRPr="00184E65">
        <w:rPr>
          <w:rFonts w:cs="Times New Roman"/>
          <w:noProof/>
          <w:szCs w:val="24"/>
        </w:rPr>
        <w:t xml:space="preserve">, </w:t>
      </w:r>
      <w:r w:rsidRPr="00184E65">
        <w:rPr>
          <w:rFonts w:cs="Times New Roman"/>
          <w:b/>
          <w:bCs/>
          <w:noProof/>
          <w:szCs w:val="24"/>
        </w:rPr>
        <w:t>Ebert D</w:t>
      </w:r>
      <w:r w:rsidRPr="00184E65">
        <w:rPr>
          <w:rFonts w:cs="Times New Roman"/>
          <w:noProof/>
          <w:szCs w:val="24"/>
        </w:rPr>
        <w:t xml:space="preserve">. 2015. Microbial ecosystems are dominated by specialist taxa. Ecol Lett </w:t>
      </w:r>
      <w:r w:rsidRPr="00184E65">
        <w:rPr>
          <w:rFonts w:cs="Times New Roman"/>
          <w:b/>
          <w:bCs/>
          <w:noProof/>
          <w:szCs w:val="24"/>
        </w:rPr>
        <w:t>18</w:t>
      </w:r>
      <w:r w:rsidRPr="00184E65">
        <w:rPr>
          <w:rFonts w:cs="Times New Roman"/>
          <w:noProof/>
          <w:szCs w:val="24"/>
        </w:rPr>
        <w:t>:974–982.</w:t>
      </w:r>
    </w:p>
    <w:p w14:paraId="2CFDC874"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18. </w:t>
      </w:r>
      <w:r w:rsidRPr="00184E65">
        <w:rPr>
          <w:rFonts w:cs="Times New Roman"/>
          <w:noProof/>
          <w:szCs w:val="24"/>
        </w:rPr>
        <w:tab/>
      </w:r>
      <w:r w:rsidRPr="00184E65">
        <w:rPr>
          <w:rFonts w:cs="Times New Roman"/>
          <w:b/>
          <w:bCs/>
          <w:noProof/>
          <w:szCs w:val="24"/>
        </w:rPr>
        <w:t>Newton RJ</w:t>
      </w:r>
      <w:r w:rsidRPr="00184E65">
        <w:rPr>
          <w:rFonts w:cs="Times New Roman"/>
          <w:noProof/>
          <w:szCs w:val="24"/>
        </w:rPr>
        <w:t xml:space="preserve">, </w:t>
      </w:r>
      <w:r w:rsidRPr="00184E65">
        <w:rPr>
          <w:rFonts w:cs="Times New Roman"/>
          <w:b/>
          <w:bCs/>
          <w:noProof/>
          <w:szCs w:val="24"/>
        </w:rPr>
        <w:t>Shade A</w:t>
      </w:r>
      <w:r w:rsidRPr="00184E65">
        <w:rPr>
          <w:rFonts w:cs="Times New Roman"/>
          <w:noProof/>
          <w:szCs w:val="24"/>
        </w:rPr>
        <w:t xml:space="preserve">. 2016. Lifestyles of rarity : understanding heterotrophic strategies to inform the ecology of the microbial rare biosphere. Aquat Microb Ecol </w:t>
      </w:r>
      <w:r w:rsidRPr="00184E65">
        <w:rPr>
          <w:rFonts w:cs="Times New Roman"/>
          <w:b/>
          <w:bCs/>
          <w:noProof/>
          <w:szCs w:val="24"/>
        </w:rPr>
        <w:t>78</w:t>
      </w:r>
      <w:r w:rsidRPr="00184E65">
        <w:rPr>
          <w:rFonts w:cs="Times New Roman"/>
          <w:noProof/>
          <w:szCs w:val="24"/>
        </w:rPr>
        <w:t>:51–63.</w:t>
      </w:r>
    </w:p>
    <w:p w14:paraId="1EFFCCE7"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19. </w:t>
      </w:r>
      <w:r w:rsidRPr="00184E65">
        <w:rPr>
          <w:rFonts w:cs="Times New Roman"/>
          <w:noProof/>
          <w:szCs w:val="24"/>
        </w:rPr>
        <w:tab/>
      </w:r>
      <w:r w:rsidRPr="00184E65">
        <w:rPr>
          <w:rFonts w:cs="Times New Roman"/>
          <w:b/>
          <w:bCs/>
          <w:noProof/>
          <w:szCs w:val="24"/>
        </w:rPr>
        <w:t>Garcia SL</w:t>
      </w:r>
      <w:r w:rsidRPr="00184E65">
        <w:rPr>
          <w:rFonts w:cs="Times New Roman"/>
          <w:noProof/>
          <w:szCs w:val="24"/>
        </w:rPr>
        <w:t xml:space="preserve">, </w:t>
      </w:r>
      <w:r w:rsidRPr="00184E65">
        <w:rPr>
          <w:rFonts w:cs="Times New Roman"/>
          <w:b/>
          <w:bCs/>
          <w:noProof/>
          <w:szCs w:val="24"/>
        </w:rPr>
        <w:t>Buck M</w:t>
      </w:r>
      <w:r w:rsidRPr="00184E65">
        <w:rPr>
          <w:rFonts w:cs="Times New Roman"/>
          <w:noProof/>
          <w:szCs w:val="24"/>
        </w:rPr>
        <w:t xml:space="preserve">, </w:t>
      </w:r>
      <w:r w:rsidRPr="00184E65">
        <w:rPr>
          <w:rFonts w:cs="Times New Roman"/>
          <w:b/>
          <w:bCs/>
          <w:noProof/>
          <w:szCs w:val="24"/>
        </w:rPr>
        <w:t>McMahon KD</w:t>
      </w:r>
      <w:r w:rsidRPr="00184E65">
        <w:rPr>
          <w:rFonts w:cs="Times New Roman"/>
          <w:noProof/>
          <w:szCs w:val="24"/>
        </w:rPr>
        <w:t xml:space="preserve">, </w:t>
      </w:r>
      <w:r w:rsidRPr="00184E65">
        <w:rPr>
          <w:rFonts w:cs="Times New Roman"/>
          <w:b/>
          <w:bCs/>
          <w:noProof/>
          <w:szCs w:val="24"/>
        </w:rPr>
        <w:t>Grossart H-P</w:t>
      </w:r>
      <w:r w:rsidRPr="00184E65">
        <w:rPr>
          <w:rFonts w:cs="Times New Roman"/>
          <w:noProof/>
          <w:szCs w:val="24"/>
        </w:rPr>
        <w:t xml:space="preserve">, </w:t>
      </w:r>
      <w:r w:rsidRPr="00184E65">
        <w:rPr>
          <w:rFonts w:cs="Times New Roman"/>
          <w:b/>
          <w:bCs/>
          <w:noProof/>
          <w:szCs w:val="24"/>
        </w:rPr>
        <w:t>Eiler A</w:t>
      </w:r>
      <w:r w:rsidRPr="00184E65">
        <w:rPr>
          <w:rFonts w:cs="Times New Roman"/>
          <w:noProof/>
          <w:szCs w:val="24"/>
        </w:rPr>
        <w:t xml:space="preserve">, </w:t>
      </w:r>
      <w:r w:rsidRPr="00184E65">
        <w:rPr>
          <w:rFonts w:cs="Times New Roman"/>
          <w:b/>
          <w:bCs/>
          <w:noProof/>
          <w:szCs w:val="24"/>
        </w:rPr>
        <w:t>Warnecke F</w:t>
      </w:r>
      <w:r w:rsidRPr="00184E65">
        <w:rPr>
          <w:rFonts w:cs="Times New Roman"/>
          <w:noProof/>
          <w:szCs w:val="24"/>
        </w:rPr>
        <w:t xml:space="preserve">. 2015. Auxotrophy and intra-population complementary in the “interactome” of a cultivated freshwater model community. Mol Ecol </w:t>
      </w:r>
      <w:r w:rsidRPr="00184E65">
        <w:rPr>
          <w:rFonts w:cs="Times New Roman"/>
          <w:b/>
          <w:bCs/>
          <w:noProof/>
          <w:szCs w:val="24"/>
        </w:rPr>
        <w:t>24</w:t>
      </w:r>
      <w:r w:rsidRPr="00184E65">
        <w:rPr>
          <w:rFonts w:cs="Times New Roman"/>
          <w:noProof/>
          <w:szCs w:val="24"/>
        </w:rPr>
        <w:t>:4449–4459.</w:t>
      </w:r>
    </w:p>
    <w:p w14:paraId="56648DB0"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20. </w:t>
      </w:r>
      <w:r w:rsidRPr="00184E65">
        <w:rPr>
          <w:rFonts w:cs="Times New Roman"/>
          <w:noProof/>
          <w:szCs w:val="24"/>
        </w:rPr>
        <w:tab/>
      </w:r>
      <w:r w:rsidRPr="00184E65">
        <w:rPr>
          <w:rFonts w:cs="Times New Roman"/>
          <w:b/>
          <w:bCs/>
          <w:noProof/>
          <w:szCs w:val="24"/>
        </w:rPr>
        <w:t>Ghylin TW</w:t>
      </w:r>
      <w:r w:rsidRPr="00184E65">
        <w:rPr>
          <w:rFonts w:cs="Times New Roman"/>
          <w:noProof/>
          <w:szCs w:val="24"/>
        </w:rPr>
        <w:t xml:space="preserve">, </w:t>
      </w:r>
      <w:r w:rsidRPr="00184E65">
        <w:rPr>
          <w:rFonts w:cs="Times New Roman"/>
          <w:b/>
          <w:bCs/>
          <w:noProof/>
          <w:szCs w:val="24"/>
        </w:rPr>
        <w:t>Garcia SL</w:t>
      </w:r>
      <w:r w:rsidRPr="00184E65">
        <w:rPr>
          <w:rFonts w:cs="Times New Roman"/>
          <w:noProof/>
          <w:szCs w:val="24"/>
        </w:rPr>
        <w:t xml:space="preserve">, </w:t>
      </w:r>
      <w:r w:rsidRPr="00184E65">
        <w:rPr>
          <w:rFonts w:cs="Times New Roman"/>
          <w:b/>
          <w:bCs/>
          <w:noProof/>
          <w:szCs w:val="24"/>
        </w:rPr>
        <w:t>Moya F</w:t>
      </w:r>
      <w:r w:rsidRPr="00184E65">
        <w:rPr>
          <w:rFonts w:cs="Times New Roman"/>
          <w:noProof/>
          <w:szCs w:val="24"/>
        </w:rPr>
        <w:t xml:space="preserve">, </w:t>
      </w:r>
      <w:r w:rsidRPr="00184E65">
        <w:rPr>
          <w:rFonts w:cs="Times New Roman"/>
          <w:b/>
          <w:bCs/>
          <w:noProof/>
          <w:szCs w:val="24"/>
        </w:rPr>
        <w:t>Oyserman BO</w:t>
      </w:r>
      <w:r w:rsidRPr="00184E65">
        <w:rPr>
          <w:rFonts w:cs="Times New Roman"/>
          <w:noProof/>
          <w:szCs w:val="24"/>
        </w:rPr>
        <w:t xml:space="preserve">, </w:t>
      </w:r>
      <w:r w:rsidRPr="00184E65">
        <w:rPr>
          <w:rFonts w:cs="Times New Roman"/>
          <w:b/>
          <w:bCs/>
          <w:noProof/>
          <w:szCs w:val="24"/>
        </w:rPr>
        <w:t>Schwientek KT</w:t>
      </w:r>
      <w:r w:rsidRPr="00184E65">
        <w:rPr>
          <w:rFonts w:cs="Times New Roman"/>
          <w:noProof/>
          <w:szCs w:val="24"/>
        </w:rPr>
        <w:t xml:space="preserve">, </w:t>
      </w:r>
      <w:r w:rsidRPr="00184E65">
        <w:rPr>
          <w:rFonts w:cs="Times New Roman"/>
          <w:b/>
          <w:bCs/>
          <w:noProof/>
          <w:szCs w:val="24"/>
        </w:rPr>
        <w:t>Mutschler J</w:t>
      </w:r>
      <w:r w:rsidRPr="00184E65">
        <w:rPr>
          <w:rFonts w:cs="Times New Roman"/>
          <w:noProof/>
          <w:szCs w:val="24"/>
        </w:rPr>
        <w:t xml:space="preserve">, </w:t>
      </w:r>
      <w:r w:rsidRPr="00184E65">
        <w:rPr>
          <w:rFonts w:cs="Times New Roman"/>
          <w:b/>
          <w:bCs/>
          <w:noProof/>
          <w:szCs w:val="24"/>
        </w:rPr>
        <w:t>Dwulit-Smith J</w:t>
      </w:r>
      <w:r w:rsidRPr="00184E65">
        <w:rPr>
          <w:rFonts w:cs="Times New Roman"/>
          <w:noProof/>
          <w:szCs w:val="24"/>
        </w:rPr>
        <w:t xml:space="preserve">, </w:t>
      </w:r>
      <w:r w:rsidRPr="00184E65">
        <w:rPr>
          <w:rFonts w:cs="Times New Roman"/>
          <w:b/>
          <w:bCs/>
          <w:noProof/>
          <w:szCs w:val="24"/>
        </w:rPr>
        <w:t>Chan L-K</w:t>
      </w:r>
      <w:r w:rsidRPr="00184E65">
        <w:rPr>
          <w:rFonts w:cs="Times New Roman"/>
          <w:noProof/>
          <w:szCs w:val="24"/>
        </w:rPr>
        <w:t xml:space="preserve">, </w:t>
      </w:r>
      <w:r w:rsidRPr="00184E65">
        <w:rPr>
          <w:rFonts w:cs="Times New Roman"/>
          <w:b/>
          <w:bCs/>
          <w:noProof/>
          <w:szCs w:val="24"/>
        </w:rPr>
        <w:t>Martinez-Garcia M</w:t>
      </w:r>
      <w:r w:rsidRPr="00184E65">
        <w:rPr>
          <w:rFonts w:cs="Times New Roman"/>
          <w:noProof/>
          <w:szCs w:val="24"/>
        </w:rPr>
        <w:t xml:space="preserve">, </w:t>
      </w:r>
      <w:r w:rsidRPr="00184E65">
        <w:rPr>
          <w:rFonts w:cs="Times New Roman"/>
          <w:b/>
          <w:bCs/>
          <w:noProof/>
          <w:szCs w:val="24"/>
        </w:rPr>
        <w:t>Sczyrba A</w:t>
      </w:r>
      <w:r w:rsidRPr="00184E65">
        <w:rPr>
          <w:rFonts w:cs="Times New Roman"/>
          <w:noProof/>
          <w:szCs w:val="24"/>
        </w:rPr>
        <w:t xml:space="preserve">, </w:t>
      </w:r>
      <w:r w:rsidRPr="00184E65">
        <w:rPr>
          <w:rFonts w:cs="Times New Roman"/>
          <w:b/>
          <w:bCs/>
          <w:noProof/>
          <w:szCs w:val="24"/>
        </w:rPr>
        <w:t>Stepanauskas R</w:t>
      </w:r>
      <w:r w:rsidRPr="00184E65">
        <w:rPr>
          <w:rFonts w:cs="Times New Roman"/>
          <w:noProof/>
          <w:szCs w:val="24"/>
        </w:rPr>
        <w:t xml:space="preserve">, </w:t>
      </w:r>
      <w:r w:rsidRPr="00184E65">
        <w:rPr>
          <w:rFonts w:cs="Times New Roman"/>
          <w:b/>
          <w:bCs/>
          <w:noProof/>
          <w:szCs w:val="24"/>
        </w:rPr>
        <w:t>Grossart H-P</w:t>
      </w:r>
      <w:r w:rsidRPr="00184E65">
        <w:rPr>
          <w:rFonts w:cs="Times New Roman"/>
          <w:noProof/>
          <w:szCs w:val="24"/>
        </w:rPr>
        <w:t xml:space="preserve">, </w:t>
      </w:r>
      <w:r w:rsidRPr="00184E65">
        <w:rPr>
          <w:rFonts w:cs="Times New Roman"/>
          <w:b/>
          <w:bCs/>
          <w:noProof/>
          <w:szCs w:val="24"/>
        </w:rPr>
        <w:t>Woyke T</w:t>
      </w:r>
      <w:r w:rsidRPr="00184E65">
        <w:rPr>
          <w:rFonts w:cs="Times New Roman"/>
          <w:noProof/>
          <w:szCs w:val="24"/>
        </w:rPr>
        <w:t xml:space="preserve">, </w:t>
      </w:r>
      <w:r w:rsidRPr="00184E65">
        <w:rPr>
          <w:rFonts w:cs="Times New Roman"/>
          <w:b/>
          <w:bCs/>
          <w:noProof/>
          <w:szCs w:val="24"/>
        </w:rPr>
        <w:t>Warnecke F</w:t>
      </w:r>
      <w:r w:rsidRPr="00184E65">
        <w:rPr>
          <w:rFonts w:cs="Times New Roman"/>
          <w:noProof/>
          <w:szCs w:val="24"/>
        </w:rPr>
        <w:t xml:space="preserve">, </w:t>
      </w:r>
      <w:r w:rsidRPr="00184E65">
        <w:rPr>
          <w:rFonts w:cs="Times New Roman"/>
          <w:b/>
          <w:bCs/>
          <w:noProof/>
          <w:szCs w:val="24"/>
        </w:rPr>
        <w:t>Malmstrom R</w:t>
      </w:r>
      <w:r w:rsidRPr="00184E65">
        <w:rPr>
          <w:rFonts w:cs="Times New Roman"/>
          <w:noProof/>
          <w:szCs w:val="24"/>
        </w:rPr>
        <w:t xml:space="preserve">, </w:t>
      </w:r>
      <w:r w:rsidRPr="00184E65">
        <w:rPr>
          <w:rFonts w:cs="Times New Roman"/>
          <w:b/>
          <w:bCs/>
          <w:noProof/>
          <w:szCs w:val="24"/>
        </w:rPr>
        <w:t>Bertilsson S</w:t>
      </w:r>
      <w:r w:rsidRPr="00184E65">
        <w:rPr>
          <w:rFonts w:cs="Times New Roman"/>
          <w:noProof/>
          <w:szCs w:val="24"/>
        </w:rPr>
        <w:t xml:space="preserve">, </w:t>
      </w:r>
      <w:r w:rsidRPr="00184E65">
        <w:rPr>
          <w:rFonts w:cs="Times New Roman"/>
          <w:b/>
          <w:bCs/>
          <w:noProof/>
          <w:szCs w:val="24"/>
        </w:rPr>
        <w:t>McMahon KD</w:t>
      </w:r>
      <w:r w:rsidRPr="00184E65">
        <w:rPr>
          <w:rFonts w:cs="Times New Roman"/>
          <w:noProof/>
          <w:szCs w:val="24"/>
        </w:rPr>
        <w:t xml:space="preserve">. 2014. Comparative single-cell genomics reveals potential ecological niches for the freshwater acI Actinobacteria lineage. ISME J </w:t>
      </w:r>
      <w:r w:rsidRPr="00184E65">
        <w:rPr>
          <w:rFonts w:cs="Times New Roman"/>
          <w:b/>
          <w:bCs/>
          <w:noProof/>
          <w:szCs w:val="24"/>
        </w:rPr>
        <w:t>8</w:t>
      </w:r>
      <w:r w:rsidRPr="00184E65">
        <w:rPr>
          <w:rFonts w:cs="Times New Roman"/>
          <w:noProof/>
          <w:szCs w:val="24"/>
        </w:rPr>
        <w:t>:2503–2516.</w:t>
      </w:r>
    </w:p>
    <w:p w14:paraId="6A9C759F"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21. </w:t>
      </w:r>
      <w:r w:rsidRPr="00184E65">
        <w:rPr>
          <w:rFonts w:cs="Times New Roman"/>
          <w:noProof/>
          <w:szCs w:val="24"/>
        </w:rPr>
        <w:tab/>
      </w:r>
      <w:r w:rsidRPr="00184E65">
        <w:rPr>
          <w:rFonts w:cs="Times New Roman"/>
          <w:b/>
          <w:bCs/>
          <w:noProof/>
          <w:szCs w:val="24"/>
        </w:rPr>
        <w:t>Gonzalez A</w:t>
      </w:r>
      <w:r w:rsidRPr="00184E65">
        <w:rPr>
          <w:rFonts w:cs="Times New Roman"/>
          <w:noProof/>
          <w:szCs w:val="24"/>
        </w:rPr>
        <w:t xml:space="preserve">, </w:t>
      </w:r>
      <w:r w:rsidRPr="00184E65">
        <w:rPr>
          <w:rFonts w:cs="Times New Roman"/>
          <w:b/>
          <w:bCs/>
          <w:noProof/>
          <w:szCs w:val="24"/>
        </w:rPr>
        <w:t>King A</w:t>
      </w:r>
      <w:r w:rsidRPr="00184E65">
        <w:rPr>
          <w:rFonts w:cs="Times New Roman"/>
          <w:noProof/>
          <w:szCs w:val="24"/>
        </w:rPr>
        <w:t xml:space="preserve">, </w:t>
      </w:r>
      <w:r w:rsidRPr="00184E65">
        <w:rPr>
          <w:rFonts w:cs="Times New Roman"/>
          <w:b/>
          <w:bCs/>
          <w:noProof/>
          <w:szCs w:val="24"/>
        </w:rPr>
        <w:t>Robeson MS</w:t>
      </w:r>
      <w:r w:rsidRPr="00184E65">
        <w:rPr>
          <w:rFonts w:cs="Times New Roman"/>
          <w:noProof/>
          <w:szCs w:val="24"/>
        </w:rPr>
        <w:t xml:space="preserve">, </w:t>
      </w:r>
      <w:r w:rsidRPr="00184E65">
        <w:rPr>
          <w:rFonts w:cs="Times New Roman"/>
          <w:b/>
          <w:bCs/>
          <w:noProof/>
          <w:szCs w:val="24"/>
        </w:rPr>
        <w:t>Song S</w:t>
      </w:r>
      <w:r w:rsidRPr="00184E65">
        <w:rPr>
          <w:rFonts w:cs="Times New Roman"/>
          <w:noProof/>
          <w:szCs w:val="24"/>
        </w:rPr>
        <w:t xml:space="preserve">, </w:t>
      </w:r>
      <w:r w:rsidRPr="00184E65">
        <w:rPr>
          <w:rFonts w:cs="Times New Roman"/>
          <w:b/>
          <w:bCs/>
          <w:noProof/>
          <w:szCs w:val="24"/>
        </w:rPr>
        <w:t>Shade A</w:t>
      </w:r>
      <w:r w:rsidRPr="00184E65">
        <w:rPr>
          <w:rFonts w:cs="Times New Roman"/>
          <w:noProof/>
          <w:szCs w:val="24"/>
        </w:rPr>
        <w:t xml:space="preserve">, </w:t>
      </w:r>
      <w:r w:rsidRPr="00184E65">
        <w:rPr>
          <w:rFonts w:cs="Times New Roman"/>
          <w:b/>
          <w:bCs/>
          <w:noProof/>
          <w:szCs w:val="24"/>
        </w:rPr>
        <w:t>Metcalf JL</w:t>
      </w:r>
      <w:r w:rsidRPr="00184E65">
        <w:rPr>
          <w:rFonts w:cs="Times New Roman"/>
          <w:noProof/>
          <w:szCs w:val="24"/>
        </w:rPr>
        <w:t xml:space="preserve">, </w:t>
      </w:r>
      <w:r w:rsidRPr="00184E65">
        <w:rPr>
          <w:rFonts w:cs="Times New Roman"/>
          <w:b/>
          <w:bCs/>
          <w:noProof/>
          <w:szCs w:val="24"/>
        </w:rPr>
        <w:t>Knight R</w:t>
      </w:r>
      <w:r w:rsidRPr="00184E65">
        <w:rPr>
          <w:rFonts w:cs="Times New Roman"/>
          <w:noProof/>
          <w:szCs w:val="24"/>
        </w:rPr>
        <w:t xml:space="preserve">. 2012. Characterizing microbial communities through space and time. Curr Opin Biotechnol </w:t>
      </w:r>
      <w:r w:rsidRPr="00184E65">
        <w:rPr>
          <w:rFonts w:cs="Times New Roman"/>
          <w:b/>
          <w:bCs/>
          <w:noProof/>
          <w:szCs w:val="24"/>
        </w:rPr>
        <w:t>23</w:t>
      </w:r>
      <w:r w:rsidRPr="00184E65">
        <w:rPr>
          <w:rFonts w:cs="Times New Roman"/>
          <w:noProof/>
          <w:szCs w:val="24"/>
        </w:rPr>
        <w:t>:431–6.</w:t>
      </w:r>
    </w:p>
    <w:p w14:paraId="0F59490E"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22. </w:t>
      </w:r>
      <w:r w:rsidRPr="00184E65">
        <w:rPr>
          <w:rFonts w:cs="Times New Roman"/>
          <w:noProof/>
          <w:szCs w:val="24"/>
        </w:rPr>
        <w:tab/>
      </w:r>
      <w:r w:rsidRPr="00184E65">
        <w:rPr>
          <w:rFonts w:cs="Times New Roman"/>
          <w:b/>
          <w:bCs/>
          <w:noProof/>
          <w:szCs w:val="24"/>
        </w:rPr>
        <w:t>Shade A</w:t>
      </w:r>
      <w:r w:rsidRPr="00184E65">
        <w:rPr>
          <w:rFonts w:cs="Times New Roman"/>
          <w:noProof/>
          <w:szCs w:val="24"/>
        </w:rPr>
        <w:t xml:space="preserve">, </w:t>
      </w:r>
      <w:r w:rsidRPr="00184E65">
        <w:rPr>
          <w:rFonts w:cs="Times New Roman"/>
          <w:b/>
          <w:bCs/>
          <w:noProof/>
          <w:szCs w:val="24"/>
        </w:rPr>
        <w:t>Read JS</w:t>
      </w:r>
      <w:r w:rsidRPr="00184E65">
        <w:rPr>
          <w:rFonts w:cs="Times New Roman"/>
          <w:noProof/>
          <w:szCs w:val="24"/>
        </w:rPr>
        <w:t xml:space="preserve">, </w:t>
      </w:r>
      <w:r w:rsidRPr="00184E65">
        <w:rPr>
          <w:rFonts w:cs="Times New Roman"/>
          <w:b/>
          <w:bCs/>
          <w:noProof/>
          <w:szCs w:val="24"/>
        </w:rPr>
        <w:t>Welkie DG</w:t>
      </w:r>
      <w:r w:rsidRPr="00184E65">
        <w:rPr>
          <w:rFonts w:cs="Times New Roman"/>
          <w:noProof/>
          <w:szCs w:val="24"/>
        </w:rPr>
        <w:t xml:space="preserve">, </w:t>
      </w:r>
      <w:r w:rsidRPr="00184E65">
        <w:rPr>
          <w:rFonts w:cs="Times New Roman"/>
          <w:b/>
          <w:bCs/>
          <w:noProof/>
          <w:szCs w:val="24"/>
        </w:rPr>
        <w:t>Kratz TK</w:t>
      </w:r>
      <w:r w:rsidRPr="00184E65">
        <w:rPr>
          <w:rFonts w:cs="Times New Roman"/>
          <w:noProof/>
          <w:szCs w:val="24"/>
        </w:rPr>
        <w:t xml:space="preserve">, </w:t>
      </w:r>
      <w:r w:rsidRPr="00184E65">
        <w:rPr>
          <w:rFonts w:cs="Times New Roman"/>
          <w:b/>
          <w:bCs/>
          <w:noProof/>
          <w:szCs w:val="24"/>
        </w:rPr>
        <w:t>Wu CH</w:t>
      </w:r>
      <w:r w:rsidRPr="00184E65">
        <w:rPr>
          <w:rFonts w:cs="Times New Roman"/>
          <w:noProof/>
          <w:szCs w:val="24"/>
        </w:rPr>
        <w:t xml:space="preserve">, </w:t>
      </w:r>
      <w:r w:rsidRPr="00184E65">
        <w:rPr>
          <w:rFonts w:cs="Times New Roman"/>
          <w:b/>
          <w:bCs/>
          <w:noProof/>
          <w:szCs w:val="24"/>
        </w:rPr>
        <w:t>McMahon KD</w:t>
      </w:r>
      <w:r w:rsidRPr="00184E65">
        <w:rPr>
          <w:rFonts w:cs="Times New Roman"/>
          <w:noProof/>
          <w:szCs w:val="24"/>
        </w:rPr>
        <w:t xml:space="preserve">. 2011. Resistance, resilience and recovery: Aquatic bacterial dynamics after water column disturbance. Environ Microbiol </w:t>
      </w:r>
      <w:r w:rsidRPr="00184E65">
        <w:rPr>
          <w:rFonts w:cs="Times New Roman"/>
          <w:b/>
          <w:bCs/>
          <w:noProof/>
          <w:szCs w:val="24"/>
        </w:rPr>
        <w:t>13</w:t>
      </w:r>
      <w:r w:rsidRPr="00184E65">
        <w:rPr>
          <w:rFonts w:cs="Times New Roman"/>
          <w:noProof/>
          <w:szCs w:val="24"/>
        </w:rPr>
        <w:t>:2752–2767.</w:t>
      </w:r>
    </w:p>
    <w:p w14:paraId="6F544DF6"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23. </w:t>
      </w:r>
      <w:r w:rsidRPr="00184E65">
        <w:rPr>
          <w:rFonts w:cs="Times New Roman"/>
          <w:noProof/>
          <w:szCs w:val="24"/>
        </w:rPr>
        <w:tab/>
      </w:r>
      <w:r w:rsidRPr="00184E65">
        <w:rPr>
          <w:rFonts w:cs="Times New Roman"/>
          <w:b/>
          <w:bCs/>
          <w:noProof/>
          <w:szCs w:val="24"/>
        </w:rPr>
        <w:t>Fisher MM</w:t>
      </w:r>
      <w:r w:rsidRPr="00184E65">
        <w:rPr>
          <w:rFonts w:cs="Times New Roman"/>
          <w:noProof/>
          <w:szCs w:val="24"/>
        </w:rPr>
        <w:t xml:space="preserve">, </w:t>
      </w:r>
      <w:r w:rsidRPr="00184E65">
        <w:rPr>
          <w:rFonts w:cs="Times New Roman"/>
          <w:b/>
          <w:bCs/>
          <w:noProof/>
          <w:szCs w:val="24"/>
        </w:rPr>
        <w:t>Triplett EW</w:t>
      </w:r>
      <w:r w:rsidRPr="00184E65">
        <w:rPr>
          <w:rFonts w:cs="Times New Roman"/>
          <w:noProof/>
          <w:szCs w:val="24"/>
        </w:rPr>
        <w:t xml:space="preserve">. 1999. Automated approach for ribosomal intergenic spacer analysis of microbial diversity and its application to freshwater bacterial communities. Appl Environ Microbiol </w:t>
      </w:r>
      <w:r w:rsidRPr="00184E65">
        <w:rPr>
          <w:rFonts w:cs="Times New Roman"/>
          <w:b/>
          <w:bCs/>
          <w:noProof/>
          <w:szCs w:val="24"/>
        </w:rPr>
        <w:t>65</w:t>
      </w:r>
      <w:r w:rsidRPr="00184E65">
        <w:rPr>
          <w:rFonts w:cs="Times New Roman"/>
          <w:noProof/>
          <w:szCs w:val="24"/>
        </w:rPr>
        <w:t>:4630–4636.</w:t>
      </w:r>
    </w:p>
    <w:p w14:paraId="103FD932"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24. </w:t>
      </w:r>
      <w:r w:rsidRPr="00184E65">
        <w:rPr>
          <w:rFonts w:cs="Times New Roman"/>
          <w:noProof/>
          <w:szCs w:val="24"/>
        </w:rPr>
        <w:tab/>
      </w:r>
      <w:r w:rsidRPr="00184E65">
        <w:rPr>
          <w:rFonts w:cs="Times New Roman"/>
          <w:b/>
          <w:bCs/>
          <w:noProof/>
          <w:szCs w:val="24"/>
        </w:rPr>
        <w:t>Shade A</w:t>
      </w:r>
      <w:r w:rsidRPr="00184E65">
        <w:rPr>
          <w:rFonts w:cs="Times New Roman"/>
          <w:noProof/>
          <w:szCs w:val="24"/>
        </w:rPr>
        <w:t xml:space="preserve">, </w:t>
      </w:r>
      <w:r w:rsidRPr="00184E65">
        <w:rPr>
          <w:rFonts w:cs="Times New Roman"/>
          <w:b/>
          <w:bCs/>
          <w:noProof/>
          <w:szCs w:val="24"/>
        </w:rPr>
        <w:t>Jones SE</w:t>
      </w:r>
      <w:r w:rsidRPr="00184E65">
        <w:rPr>
          <w:rFonts w:cs="Times New Roman"/>
          <w:noProof/>
          <w:szCs w:val="24"/>
        </w:rPr>
        <w:t xml:space="preserve">, </w:t>
      </w:r>
      <w:r w:rsidRPr="00184E65">
        <w:rPr>
          <w:rFonts w:cs="Times New Roman"/>
          <w:b/>
          <w:bCs/>
          <w:noProof/>
          <w:szCs w:val="24"/>
        </w:rPr>
        <w:t>McMahon KD</w:t>
      </w:r>
      <w:r w:rsidRPr="00184E65">
        <w:rPr>
          <w:rFonts w:cs="Times New Roman"/>
          <w:noProof/>
          <w:szCs w:val="24"/>
        </w:rPr>
        <w:t xml:space="preserve">. 2008. The influence of habitat heterogeneity on freshwater bacterial community composition and dynamics. Environ Microbiol </w:t>
      </w:r>
      <w:r w:rsidRPr="00184E65">
        <w:rPr>
          <w:rFonts w:cs="Times New Roman"/>
          <w:b/>
          <w:bCs/>
          <w:noProof/>
          <w:szCs w:val="24"/>
        </w:rPr>
        <w:t>10</w:t>
      </w:r>
      <w:r w:rsidRPr="00184E65">
        <w:rPr>
          <w:rFonts w:cs="Times New Roman"/>
          <w:noProof/>
          <w:szCs w:val="24"/>
        </w:rPr>
        <w:t>:1057–1067.</w:t>
      </w:r>
    </w:p>
    <w:p w14:paraId="7C7C0C55"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25. </w:t>
      </w:r>
      <w:r w:rsidRPr="00184E65">
        <w:rPr>
          <w:rFonts w:cs="Times New Roman"/>
          <w:noProof/>
          <w:szCs w:val="24"/>
        </w:rPr>
        <w:tab/>
      </w:r>
      <w:r w:rsidRPr="00184E65">
        <w:rPr>
          <w:rFonts w:cs="Times New Roman"/>
          <w:b/>
          <w:bCs/>
          <w:noProof/>
          <w:szCs w:val="24"/>
        </w:rPr>
        <w:t>Crump BC</w:t>
      </w:r>
      <w:r w:rsidRPr="00184E65">
        <w:rPr>
          <w:rFonts w:cs="Times New Roman"/>
          <w:noProof/>
          <w:szCs w:val="24"/>
        </w:rPr>
        <w:t xml:space="preserve">, </w:t>
      </w:r>
      <w:r w:rsidRPr="00184E65">
        <w:rPr>
          <w:rFonts w:cs="Times New Roman"/>
          <w:b/>
          <w:bCs/>
          <w:noProof/>
          <w:szCs w:val="24"/>
        </w:rPr>
        <w:t>Hobbie JE</w:t>
      </w:r>
      <w:r w:rsidRPr="00184E65">
        <w:rPr>
          <w:rFonts w:cs="Times New Roman"/>
          <w:noProof/>
          <w:szCs w:val="24"/>
        </w:rPr>
        <w:t xml:space="preserve">. 2005. Synchrony and seasonality in bacterioplankton communities of two temperate rivers. Limnol Oceanogr </w:t>
      </w:r>
      <w:r w:rsidRPr="00184E65">
        <w:rPr>
          <w:rFonts w:cs="Times New Roman"/>
          <w:b/>
          <w:bCs/>
          <w:noProof/>
          <w:szCs w:val="24"/>
        </w:rPr>
        <w:t>50</w:t>
      </w:r>
      <w:r w:rsidRPr="00184E65">
        <w:rPr>
          <w:rFonts w:cs="Times New Roman"/>
          <w:noProof/>
          <w:szCs w:val="24"/>
        </w:rPr>
        <w:t>:1718–1729.</w:t>
      </w:r>
    </w:p>
    <w:p w14:paraId="3DF2096C"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26. </w:t>
      </w:r>
      <w:r w:rsidRPr="00184E65">
        <w:rPr>
          <w:rFonts w:cs="Times New Roman"/>
          <w:noProof/>
          <w:szCs w:val="24"/>
        </w:rPr>
        <w:tab/>
      </w:r>
      <w:r w:rsidRPr="00184E65">
        <w:rPr>
          <w:rFonts w:cs="Times New Roman"/>
          <w:b/>
          <w:bCs/>
          <w:noProof/>
          <w:szCs w:val="24"/>
        </w:rPr>
        <w:t>Gilbert JA</w:t>
      </w:r>
      <w:r w:rsidRPr="00184E65">
        <w:rPr>
          <w:rFonts w:cs="Times New Roman"/>
          <w:noProof/>
          <w:szCs w:val="24"/>
        </w:rPr>
        <w:t xml:space="preserve">, </w:t>
      </w:r>
      <w:r w:rsidRPr="00184E65">
        <w:rPr>
          <w:rFonts w:cs="Times New Roman"/>
          <w:b/>
          <w:bCs/>
          <w:noProof/>
          <w:szCs w:val="24"/>
        </w:rPr>
        <w:t>Steele JA</w:t>
      </w:r>
      <w:r w:rsidRPr="00184E65">
        <w:rPr>
          <w:rFonts w:cs="Times New Roman"/>
          <w:noProof/>
          <w:szCs w:val="24"/>
        </w:rPr>
        <w:t xml:space="preserve">, </w:t>
      </w:r>
      <w:r w:rsidRPr="00184E65">
        <w:rPr>
          <w:rFonts w:cs="Times New Roman"/>
          <w:b/>
          <w:bCs/>
          <w:noProof/>
          <w:szCs w:val="24"/>
        </w:rPr>
        <w:t>Caporaso JG</w:t>
      </w:r>
      <w:r w:rsidRPr="00184E65">
        <w:rPr>
          <w:rFonts w:cs="Times New Roman"/>
          <w:noProof/>
          <w:szCs w:val="24"/>
        </w:rPr>
        <w:t xml:space="preserve">, </w:t>
      </w:r>
      <w:r w:rsidRPr="00184E65">
        <w:rPr>
          <w:rFonts w:cs="Times New Roman"/>
          <w:b/>
          <w:bCs/>
          <w:noProof/>
          <w:szCs w:val="24"/>
        </w:rPr>
        <w:t>Steinbruck L</w:t>
      </w:r>
      <w:r w:rsidRPr="00184E65">
        <w:rPr>
          <w:rFonts w:cs="Times New Roman"/>
          <w:noProof/>
          <w:szCs w:val="24"/>
        </w:rPr>
        <w:t xml:space="preserve">, </w:t>
      </w:r>
      <w:r w:rsidRPr="00184E65">
        <w:rPr>
          <w:rFonts w:cs="Times New Roman"/>
          <w:b/>
          <w:bCs/>
          <w:noProof/>
          <w:szCs w:val="24"/>
        </w:rPr>
        <w:t>Reeder J</w:t>
      </w:r>
      <w:r w:rsidRPr="00184E65">
        <w:rPr>
          <w:rFonts w:cs="Times New Roman"/>
          <w:noProof/>
          <w:szCs w:val="24"/>
        </w:rPr>
        <w:t xml:space="preserve">, </w:t>
      </w:r>
      <w:r w:rsidRPr="00184E65">
        <w:rPr>
          <w:rFonts w:cs="Times New Roman"/>
          <w:b/>
          <w:bCs/>
          <w:noProof/>
          <w:szCs w:val="24"/>
        </w:rPr>
        <w:t>Temperton B</w:t>
      </w:r>
      <w:r w:rsidRPr="00184E65">
        <w:rPr>
          <w:rFonts w:cs="Times New Roman"/>
          <w:noProof/>
          <w:szCs w:val="24"/>
        </w:rPr>
        <w:t xml:space="preserve">, </w:t>
      </w:r>
      <w:r w:rsidRPr="00184E65">
        <w:rPr>
          <w:rFonts w:cs="Times New Roman"/>
          <w:b/>
          <w:bCs/>
          <w:noProof/>
          <w:szCs w:val="24"/>
        </w:rPr>
        <w:t>Huse S</w:t>
      </w:r>
      <w:r w:rsidRPr="00184E65">
        <w:rPr>
          <w:rFonts w:cs="Times New Roman"/>
          <w:noProof/>
          <w:szCs w:val="24"/>
        </w:rPr>
        <w:t xml:space="preserve">, </w:t>
      </w:r>
      <w:r w:rsidRPr="00184E65">
        <w:rPr>
          <w:rFonts w:cs="Times New Roman"/>
          <w:b/>
          <w:bCs/>
          <w:noProof/>
          <w:szCs w:val="24"/>
        </w:rPr>
        <w:t>McHardy AC</w:t>
      </w:r>
      <w:r w:rsidRPr="00184E65">
        <w:rPr>
          <w:rFonts w:cs="Times New Roman"/>
          <w:noProof/>
          <w:szCs w:val="24"/>
        </w:rPr>
        <w:t xml:space="preserve">, </w:t>
      </w:r>
      <w:r w:rsidRPr="00184E65">
        <w:rPr>
          <w:rFonts w:cs="Times New Roman"/>
          <w:b/>
          <w:bCs/>
          <w:noProof/>
          <w:szCs w:val="24"/>
        </w:rPr>
        <w:t>Knight R</w:t>
      </w:r>
      <w:r w:rsidRPr="00184E65">
        <w:rPr>
          <w:rFonts w:cs="Times New Roman"/>
          <w:noProof/>
          <w:szCs w:val="24"/>
        </w:rPr>
        <w:t xml:space="preserve">, </w:t>
      </w:r>
      <w:r w:rsidRPr="00184E65">
        <w:rPr>
          <w:rFonts w:cs="Times New Roman"/>
          <w:b/>
          <w:bCs/>
          <w:noProof/>
          <w:szCs w:val="24"/>
        </w:rPr>
        <w:t>Joint I</w:t>
      </w:r>
      <w:r w:rsidRPr="00184E65">
        <w:rPr>
          <w:rFonts w:cs="Times New Roman"/>
          <w:noProof/>
          <w:szCs w:val="24"/>
        </w:rPr>
        <w:t xml:space="preserve">, </w:t>
      </w:r>
      <w:r w:rsidRPr="00184E65">
        <w:rPr>
          <w:rFonts w:cs="Times New Roman"/>
          <w:b/>
          <w:bCs/>
          <w:noProof/>
          <w:szCs w:val="24"/>
        </w:rPr>
        <w:t>Somerfield P</w:t>
      </w:r>
      <w:r w:rsidRPr="00184E65">
        <w:rPr>
          <w:rFonts w:cs="Times New Roman"/>
          <w:noProof/>
          <w:szCs w:val="24"/>
        </w:rPr>
        <w:t xml:space="preserve">, </w:t>
      </w:r>
      <w:r w:rsidRPr="00184E65">
        <w:rPr>
          <w:rFonts w:cs="Times New Roman"/>
          <w:b/>
          <w:bCs/>
          <w:noProof/>
          <w:szCs w:val="24"/>
        </w:rPr>
        <w:t>Fuhrman JA</w:t>
      </w:r>
      <w:r w:rsidRPr="00184E65">
        <w:rPr>
          <w:rFonts w:cs="Times New Roman"/>
          <w:noProof/>
          <w:szCs w:val="24"/>
        </w:rPr>
        <w:t xml:space="preserve">, </w:t>
      </w:r>
      <w:r w:rsidRPr="00184E65">
        <w:rPr>
          <w:rFonts w:cs="Times New Roman"/>
          <w:b/>
          <w:bCs/>
          <w:noProof/>
          <w:szCs w:val="24"/>
        </w:rPr>
        <w:t>Field D</w:t>
      </w:r>
      <w:r w:rsidRPr="00184E65">
        <w:rPr>
          <w:rFonts w:cs="Times New Roman"/>
          <w:noProof/>
          <w:szCs w:val="24"/>
        </w:rPr>
        <w:t xml:space="preserve">. 2012. Defining seasonal marine microbial community dynamics. ISME J </w:t>
      </w:r>
      <w:r w:rsidRPr="00184E65">
        <w:rPr>
          <w:rFonts w:cs="Times New Roman"/>
          <w:b/>
          <w:bCs/>
          <w:noProof/>
          <w:szCs w:val="24"/>
        </w:rPr>
        <w:t>6</w:t>
      </w:r>
      <w:r w:rsidRPr="00184E65">
        <w:rPr>
          <w:rFonts w:cs="Times New Roman"/>
          <w:noProof/>
          <w:szCs w:val="24"/>
        </w:rPr>
        <w:t>:298–308.</w:t>
      </w:r>
    </w:p>
    <w:p w14:paraId="0960477C"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27. </w:t>
      </w:r>
      <w:r w:rsidRPr="00184E65">
        <w:rPr>
          <w:rFonts w:cs="Times New Roman"/>
          <w:noProof/>
          <w:szCs w:val="24"/>
        </w:rPr>
        <w:tab/>
      </w:r>
      <w:r w:rsidRPr="00184E65">
        <w:rPr>
          <w:rFonts w:cs="Times New Roman"/>
          <w:b/>
          <w:bCs/>
          <w:noProof/>
          <w:szCs w:val="24"/>
        </w:rPr>
        <w:t>Fuhrman JA</w:t>
      </w:r>
      <w:r w:rsidRPr="00184E65">
        <w:rPr>
          <w:rFonts w:cs="Times New Roman"/>
          <w:noProof/>
          <w:szCs w:val="24"/>
        </w:rPr>
        <w:t xml:space="preserve">, </w:t>
      </w:r>
      <w:r w:rsidRPr="00184E65">
        <w:rPr>
          <w:rFonts w:cs="Times New Roman"/>
          <w:b/>
          <w:bCs/>
          <w:noProof/>
          <w:szCs w:val="24"/>
        </w:rPr>
        <w:t>Hewson I</w:t>
      </w:r>
      <w:r w:rsidRPr="00184E65">
        <w:rPr>
          <w:rFonts w:cs="Times New Roman"/>
          <w:noProof/>
          <w:szCs w:val="24"/>
        </w:rPr>
        <w:t xml:space="preserve">, </w:t>
      </w:r>
      <w:r w:rsidRPr="00184E65">
        <w:rPr>
          <w:rFonts w:cs="Times New Roman"/>
          <w:b/>
          <w:bCs/>
          <w:noProof/>
          <w:szCs w:val="24"/>
        </w:rPr>
        <w:t>Schwalbach MS</w:t>
      </w:r>
      <w:r w:rsidRPr="00184E65">
        <w:rPr>
          <w:rFonts w:cs="Times New Roman"/>
          <w:noProof/>
          <w:szCs w:val="24"/>
        </w:rPr>
        <w:t xml:space="preserve">, </w:t>
      </w:r>
      <w:r w:rsidRPr="00184E65">
        <w:rPr>
          <w:rFonts w:cs="Times New Roman"/>
          <w:b/>
          <w:bCs/>
          <w:noProof/>
          <w:szCs w:val="24"/>
        </w:rPr>
        <w:t>Steele JA</w:t>
      </w:r>
      <w:r w:rsidRPr="00184E65">
        <w:rPr>
          <w:rFonts w:cs="Times New Roman"/>
          <w:noProof/>
          <w:szCs w:val="24"/>
        </w:rPr>
        <w:t xml:space="preserve">, </w:t>
      </w:r>
      <w:r w:rsidRPr="00184E65">
        <w:rPr>
          <w:rFonts w:cs="Times New Roman"/>
          <w:b/>
          <w:bCs/>
          <w:noProof/>
          <w:szCs w:val="24"/>
        </w:rPr>
        <w:t>Brown M V</w:t>
      </w:r>
      <w:r w:rsidRPr="00184E65">
        <w:rPr>
          <w:rFonts w:cs="Times New Roman"/>
          <w:noProof/>
          <w:szCs w:val="24"/>
        </w:rPr>
        <w:t xml:space="preserve">, </w:t>
      </w:r>
      <w:r w:rsidRPr="00184E65">
        <w:rPr>
          <w:rFonts w:cs="Times New Roman"/>
          <w:b/>
          <w:bCs/>
          <w:noProof/>
          <w:szCs w:val="24"/>
        </w:rPr>
        <w:t>Naeem S</w:t>
      </w:r>
      <w:r w:rsidRPr="00184E65">
        <w:rPr>
          <w:rFonts w:cs="Times New Roman"/>
          <w:noProof/>
          <w:szCs w:val="24"/>
        </w:rPr>
        <w:t xml:space="preserve">. 2006. Annually reoccurring bacterial communities are predictable from ocean conditions. Proc Natl Acad Sci USA </w:t>
      </w:r>
      <w:r w:rsidRPr="00184E65">
        <w:rPr>
          <w:rFonts w:cs="Times New Roman"/>
          <w:b/>
          <w:bCs/>
          <w:noProof/>
          <w:szCs w:val="24"/>
        </w:rPr>
        <w:t>103</w:t>
      </w:r>
      <w:r w:rsidRPr="00184E65">
        <w:rPr>
          <w:rFonts w:cs="Times New Roman"/>
          <w:noProof/>
          <w:szCs w:val="24"/>
        </w:rPr>
        <w:t>:13104–13109.</w:t>
      </w:r>
    </w:p>
    <w:p w14:paraId="4DA30BF4"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lastRenderedPageBreak/>
        <w:t xml:space="preserve">28. </w:t>
      </w:r>
      <w:r w:rsidRPr="00184E65">
        <w:rPr>
          <w:rFonts w:cs="Times New Roman"/>
          <w:noProof/>
          <w:szCs w:val="24"/>
        </w:rPr>
        <w:tab/>
      </w:r>
      <w:r w:rsidRPr="00184E65">
        <w:rPr>
          <w:rFonts w:cs="Times New Roman"/>
          <w:b/>
          <w:bCs/>
          <w:noProof/>
          <w:szCs w:val="24"/>
        </w:rPr>
        <w:t>Cram J</w:t>
      </w:r>
      <w:r w:rsidRPr="00184E65">
        <w:rPr>
          <w:rFonts w:cs="Times New Roman"/>
          <w:noProof/>
          <w:szCs w:val="24"/>
        </w:rPr>
        <w:t xml:space="preserve">, </w:t>
      </w:r>
      <w:r w:rsidRPr="00184E65">
        <w:rPr>
          <w:rFonts w:cs="Times New Roman"/>
          <w:b/>
          <w:bCs/>
          <w:noProof/>
          <w:szCs w:val="24"/>
        </w:rPr>
        <w:t>Chow C</w:t>
      </w:r>
      <w:r w:rsidRPr="00184E65">
        <w:rPr>
          <w:rFonts w:cs="Times New Roman"/>
          <w:noProof/>
          <w:szCs w:val="24"/>
        </w:rPr>
        <w:t xml:space="preserve">, </w:t>
      </w:r>
      <w:r w:rsidRPr="00184E65">
        <w:rPr>
          <w:rFonts w:cs="Times New Roman"/>
          <w:b/>
          <w:bCs/>
          <w:noProof/>
          <w:szCs w:val="24"/>
        </w:rPr>
        <w:t>Sachdeva R</w:t>
      </w:r>
      <w:r w:rsidRPr="00184E65">
        <w:rPr>
          <w:rFonts w:cs="Times New Roman"/>
          <w:noProof/>
          <w:szCs w:val="24"/>
        </w:rPr>
        <w:t xml:space="preserve">, </w:t>
      </w:r>
      <w:r w:rsidRPr="00184E65">
        <w:rPr>
          <w:rFonts w:cs="Times New Roman"/>
          <w:b/>
          <w:bCs/>
          <w:noProof/>
          <w:szCs w:val="24"/>
        </w:rPr>
        <w:t>Needham D</w:t>
      </w:r>
      <w:r w:rsidRPr="00184E65">
        <w:rPr>
          <w:rFonts w:cs="Times New Roman"/>
          <w:noProof/>
          <w:szCs w:val="24"/>
        </w:rPr>
        <w:t xml:space="preserve">, </w:t>
      </w:r>
      <w:r w:rsidRPr="00184E65">
        <w:rPr>
          <w:rFonts w:cs="Times New Roman"/>
          <w:b/>
          <w:bCs/>
          <w:noProof/>
          <w:szCs w:val="24"/>
        </w:rPr>
        <w:t>Parada A</w:t>
      </w:r>
      <w:r w:rsidRPr="00184E65">
        <w:rPr>
          <w:rFonts w:cs="Times New Roman"/>
          <w:noProof/>
          <w:szCs w:val="24"/>
        </w:rPr>
        <w:t xml:space="preserve">, </w:t>
      </w:r>
      <w:r w:rsidRPr="00184E65">
        <w:rPr>
          <w:rFonts w:cs="Times New Roman"/>
          <w:b/>
          <w:bCs/>
          <w:noProof/>
          <w:szCs w:val="24"/>
        </w:rPr>
        <w:t>Steele J</w:t>
      </w:r>
      <w:r w:rsidRPr="00184E65">
        <w:rPr>
          <w:rFonts w:cs="Times New Roman"/>
          <w:noProof/>
          <w:szCs w:val="24"/>
        </w:rPr>
        <w:t xml:space="preserve">, </w:t>
      </w:r>
      <w:r w:rsidRPr="00184E65">
        <w:rPr>
          <w:rFonts w:cs="Times New Roman"/>
          <w:b/>
          <w:bCs/>
          <w:noProof/>
          <w:szCs w:val="24"/>
        </w:rPr>
        <w:t>Fuhrman J</w:t>
      </w:r>
      <w:r w:rsidRPr="00184E65">
        <w:rPr>
          <w:rFonts w:cs="Times New Roman"/>
          <w:noProof/>
          <w:szCs w:val="24"/>
        </w:rPr>
        <w:t xml:space="preserve">. 2015. Seasonal and interannual variability of the marine bacterioplankton community throughout the water column over ten years. ISME J </w:t>
      </w:r>
      <w:r w:rsidRPr="00184E65">
        <w:rPr>
          <w:rFonts w:cs="Times New Roman"/>
          <w:b/>
          <w:bCs/>
          <w:noProof/>
          <w:szCs w:val="24"/>
        </w:rPr>
        <w:t>9</w:t>
      </w:r>
      <w:r w:rsidRPr="00184E65">
        <w:rPr>
          <w:rFonts w:cs="Times New Roman"/>
          <w:noProof/>
          <w:szCs w:val="24"/>
        </w:rPr>
        <w:t>:563–580.</w:t>
      </w:r>
    </w:p>
    <w:p w14:paraId="030E7A6B"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29. </w:t>
      </w:r>
      <w:r w:rsidRPr="00184E65">
        <w:rPr>
          <w:rFonts w:cs="Times New Roman"/>
          <w:noProof/>
          <w:szCs w:val="24"/>
        </w:rPr>
        <w:tab/>
      </w:r>
      <w:r w:rsidRPr="00184E65">
        <w:rPr>
          <w:rFonts w:cs="Times New Roman"/>
          <w:b/>
          <w:bCs/>
          <w:noProof/>
          <w:szCs w:val="24"/>
        </w:rPr>
        <w:t>Nelson CE</w:t>
      </w:r>
      <w:r w:rsidRPr="00184E65">
        <w:rPr>
          <w:rFonts w:cs="Times New Roman"/>
          <w:noProof/>
          <w:szCs w:val="24"/>
        </w:rPr>
        <w:t xml:space="preserve">. 2009. Phenology of high-elevation pelagic bacteria: the roles of meteorologic variability, catchment inputs and thermal stratification in structuring communities. ISME J </w:t>
      </w:r>
      <w:r w:rsidRPr="00184E65">
        <w:rPr>
          <w:rFonts w:cs="Times New Roman"/>
          <w:b/>
          <w:bCs/>
          <w:noProof/>
          <w:szCs w:val="24"/>
        </w:rPr>
        <w:t>3</w:t>
      </w:r>
      <w:r w:rsidRPr="00184E65">
        <w:rPr>
          <w:rFonts w:cs="Times New Roman"/>
          <w:noProof/>
          <w:szCs w:val="24"/>
        </w:rPr>
        <w:t>:13–30.</w:t>
      </w:r>
    </w:p>
    <w:p w14:paraId="5D7B0820"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30. </w:t>
      </w:r>
      <w:r w:rsidRPr="00184E65">
        <w:rPr>
          <w:rFonts w:cs="Times New Roman"/>
          <w:noProof/>
          <w:szCs w:val="24"/>
        </w:rPr>
        <w:tab/>
      </w:r>
      <w:r w:rsidRPr="00184E65">
        <w:rPr>
          <w:rFonts w:cs="Times New Roman"/>
          <w:b/>
          <w:bCs/>
          <w:noProof/>
          <w:szCs w:val="24"/>
        </w:rPr>
        <w:t>Kara EL</w:t>
      </w:r>
      <w:r w:rsidRPr="00184E65">
        <w:rPr>
          <w:rFonts w:cs="Times New Roman"/>
          <w:noProof/>
          <w:szCs w:val="24"/>
        </w:rPr>
        <w:t xml:space="preserve">, </w:t>
      </w:r>
      <w:r w:rsidRPr="00184E65">
        <w:rPr>
          <w:rFonts w:cs="Times New Roman"/>
          <w:b/>
          <w:bCs/>
          <w:noProof/>
          <w:szCs w:val="24"/>
        </w:rPr>
        <w:t>Hanson PC</w:t>
      </w:r>
      <w:r w:rsidRPr="00184E65">
        <w:rPr>
          <w:rFonts w:cs="Times New Roman"/>
          <w:noProof/>
          <w:szCs w:val="24"/>
        </w:rPr>
        <w:t xml:space="preserve">, </w:t>
      </w:r>
      <w:r w:rsidRPr="00184E65">
        <w:rPr>
          <w:rFonts w:cs="Times New Roman"/>
          <w:b/>
          <w:bCs/>
          <w:noProof/>
          <w:szCs w:val="24"/>
        </w:rPr>
        <w:t>Hu YH</w:t>
      </w:r>
      <w:r w:rsidRPr="00184E65">
        <w:rPr>
          <w:rFonts w:cs="Times New Roman"/>
          <w:noProof/>
          <w:szCs w:val="24"/>
        </w:rPr>
        <w:t xml:space="preserve">, </w:t>
      </w:r>
      <w:r w:rsidRPr="00184E65">
        <w:rPr>
          <w:rFonts w:cs="Times New Roman"/>
          <w:b/>
          <w:bCs/>
          <w:noProof/>
          <w:szCs w:val="24"/>
        </w:rPr>
        <w:t>Winslow L</w:t>
      </w:r>
      <w:r w:rsidRPr="00184E65">
        <w:rPr>
          <w:rFonts w:cs="Times New Roman"/>
          <w:noProof/>
          <w:szCs w:val="24"/>
        </w:rPr>
        <w:t xml:space="preserve">, </w:t>
      </w:r>
      <w:r w:rsidRPr="00184E65">
        <w:rPr>
          <w:rFonts w:cs="Times New Roman"/>
          <w:b/>
          <w:bCs/>
          <w:noProof/>
          <w:szCs w:val="24"/>
        </w:rPr>
        <w:t>McMahon KD</w:t>
      </w:r>
      <w:r w:rsidRPr="00184E65">
        <w:rPr>
          <w:rFonts w:cs="Times New Roman"/>
          <w:noProof/>
          <w:szCs w:val="24"/>
        </w:rPr>
        <w:t xml:space="preserve">. 2013. A decade of seasonal dynamics and co-occurrences within freshwater bacterioplankton communities from eutrophic Lake Mendota, WI, USA. ISME J </w:t>
      </w:r>
      <w:r w:rsidRPr="00184E65">
        <w:rPr>
          <w:rFonts w:cs="Times New Roman"/>
          <w:b/>
          <w:bCs/>
          <w:noProof/>
          <w:szCs w:val="24"/>
        </w:rPr>
        <w:t>7</w:t>
      </w:r>
      <w:r w:rsidRPr="00184E65">
        <w:rPr>
          <w:rFonts w:cs="Times New Roman"/>
          <w:noProof/>
          <w:szCs w:val="24"/>
        </w:rPr>
        <w:t>:680–4.</w:t>
      </w:r>
    </w:p>
    <w:p w14:paraId="53F3A8BD"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31. </w:t>
      </w:r>
      <w:r w:rsidRPr="00184E65">
        <w:rPr>
          <w:rFonts w:cs="Times New Roman"/>
          <w:noProof/>
          <w:szCs w:val="24"/>
        </w:rPr>
        <w:tab/>
      </w:r>
      <w:r w:rsidRPr="00184E65">
        <w:rPr>
          <w:rFonts w:cs="Times New Roman"/>
          <w:b/>
          <w:bCs/>
          <w:noProof/>
          <w:szCs w:val="24"/>
        </w:rPr>
        <w:t>Yannarell AC</w:t>
      </w:r>
      <w:r w:rsidRPr="00184E65">
        <w:rPr>
          <w:rFonts w:cs="Times New Roman"/>
          <w:noProof/>
          <w:szCs w:val="24"/>
        </w:rPr>
        <w:t xml:space="preserve">, </w:t>
      </w:r>
      <w:r w:rsidRPr="00184E65">
        <w:rPr>
          <w:rFonts w:cs="Times New Roman"/>
          <w:b/>
          <w:bCs/>
          <w:noProof/>
          <w:szCs w:val="24"/>
        </w:rPr>
        <w:t>Kent AD</w:t>
      </w:r>
      <w:r w:rsidRPr="00184E65">
        <w:rPr>
          <w:rFonts w:cs="Times New Roman"/>
          <w:noProof/>
          <w:szCs w:val="24"/>
        </w:rPr>
        <w:t xml:space="preserve">, </w:t>
      </w:r>
      <w:r w:rsidRPr="00184E65">
        <w:rPr>
          <w:rFonts w:cs="Times New Roman"/>
          <w:b/>
          <w:bCs/>
          <w:noProof/>
          <w:szCs w:val="24"/>
        </w:rPr>
        <w:t>H. LG</w:t>
      </w:r>
      <w:r w:rsidRPr="00184E65">
        <w:rPr>
          <w:rFonts w:cs="Times New Roman"/>
          <w:noProof/>
          <w:szCs w:val="24"/>
        </w:rPr>
        <w:t xml:space="preserve">, </w:t>
      </w:r>
      <w:r w:rsidRPr="00184E65">
        <w:rPr>
          <w:rFonts w:cs="Times New Roman"/>
          <w:b/>
          <w:bCs/>
          <w:noProof/>
          <w:szCs w:val="24"/>
        </w:rPr>
        <w:t>Kratz TK</w:t>
      </w:r>
      <w:r w:rsidRPr="00184E65">
        <w:rPr>
          <w:rFonts w:cs="Times New Roman"/>
          <w:noProof/>
          <w:szCs w:val="24"/>
        </w:rPr>
        <w:t xml:space="preserve">, </w:t>
      </w:r>
      <w:r w:rsidRPr="00184E65">
        <w:rPr>
          <w:rFonts w:cs="Times New Roman"/>
          <w:b/>
          <w:bCs/>
          <w:noProof/>
          <w:szCs w:val="24"/>
        </w:rPr>
        <w:t>Triplett EW</w:t>
      </w:r>
      <w:r w:rsidRPr="00184E65">
        <w:rPr>
          <w:rFonts w:cs="Times New Roman"/>
          <w:noProof/>
          <w:szCs w:val="24"/>
        </w:rPr>
        <w:t xml:space="preserve">. 2003. Temporal Patterns in Bacterial Communities in Three Temperate Lakes of Different Trophic Status. Microb Ecol </w:t>
      </w:r>
      <w:r w:rsidRPr="00184E65">
        <w:rPr>
          <w:rFonts w:cs="Times New Roman"/>
          <w:b/>
          <w:bCs/>
          <w:noProof/>
          <w:szCs w:val="24"/>
        </w:rPr>
        <w:t>46</w:t>
      </w:r>
      <w:r w:rsidRPr="00184E65">
        <w:rPr>
          <w:rFonts w:cs="Times New Roman"/>
          <w:noProof/>
          <w:szCs w:val="24"/>
        </w:rPr>
        <w:t>:391–405.</w:t>
      </w:r>
    </w:p>
    <w:p w14:paraId="459D47D5"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32. </w:t>
      </w:r>
      <w:r w:rsidRPr="00184E65">
        <w:rPr>
          <w:rFonts w:cs="Times New Roman"/>
          <w:noProof/>
          <w:szCs w:val="24"/>
        </w:rPr>
        <w:tab/>
      </w:r>
      <w:r w:rsidRPr="00184E65">
        <w:rPr>
          <w:rFonts w:cs="Times New Roman"/>
          <w:b/>
          <w:bCs/>
          <w:noProof/>
          <w:szCs w:val="24"/>
        </w:rPr>
        <w:t>Kent AD</w:t>
      </w:r>
      <w:r w:rsidRPr="00184E65">
        <w:rPr>
          <w:rFonts w:cs="Times New Roman"/>
          <w:noProof/>
          <w:szCs w:val="24"/>
        </w:rPr>
        <w:t xml:space="preserve">, </w:t>
      </w:r>
      <w:r w:rsidRPr="00184E65">
        <w:rPr>
          <w:rFonts w:cs="Times New Roman"/>
          <w:b/>
          <w:bCs/>
          <w:noProof/>
          <w:szCs w:val="24"/>
        </w:rPr>
        <w:t>Yannarell AC</w:t>
      </w:r>
      <w:r w:rsidRPr="00184E65">
        <w:rPr>
          <w:rFonts w:cs="Times New Roman"/>
          <w:noProof/>
          <w:szCs w:val="24"/>
        </w:rPr>
        <w:t xml:space="preserve">, </w:t>
      </w:r>
      <w:r w:rsidRPr="00184E65">
        <w:rPr>
          <w:rFonts w:cs="Times New Roman"/>
          <w:b/>
          <w:bCs/>
          <w:noProof/>
          <w:szCs w:val="24"/>
        </w:rPr>
        <w:t>Rusak JA</w:t>
      </w:r>
      <w:r w:rsidRPr="00184E65">
        <w:rPr>
          <w:rFonts w:cs="Times New Roman"/>
          <w:noProof/>
          <w:szCs w:val="24"/>
        </w:rPr>
        <w:t xml:space="preserve">, </w:t>
      </w:r>
      <w:r w:rsidRPr="00184E65">
        <w:rPr>
          <w:rFonts w:cs="Times New Roman"/>
          <w:b/>
          <w:bCs/>
          <w:noProof/>
          <w:szCs w:val="24"/>
        </w:rPr>
        <w:t>Triplett EW</w:t>
      </w:r>
      <w:r w:rsidRPr="00184E65">
        <w:rPr>
          <w:rFonts w:cs="Times New Roman"/>
          <w:noProof/>
          <w:szCs w:val="24"/>
        </w:rPr>
        <w:t xml:space="preserve">, </w:t>
      </w:r>
      <w:r w:rsidRPr="00184E65">
        <w:rPr>
          <w:rFonts w:cs="Times New Roman"/>
          <w:b/>
          <w:bCs/>
          <w:noProof/>
          <w:szCs w:val="24"/>
        </w:rPr>
        <w:t>McMahon KD</w:t>
      </w:r>
      <w:r w:rsidRPr="00184E65">
        <w:rPr>
          <w:rFonts w:cs="Times New Roman"/>
          <w:noProof/>
          <w:szCs w:val="24"/>
        </w:rPr>
        <w:t xml:space="preserve">. 2007. Synchrony in aquatic microbial community dynamics. ISME J </w:t>
      </w:r>
      <w:r w:rsidRPr="00184E65">
        <w:rPr>
          <w:rFonts w:cs="Times New Roman"/>
          <w:b/>
          <w:bCs/>
          <w:noProof/>
          <w:szCs w:val="24"/>
        </w:rPr>
        <w:t>1</w:t>
      </w:r>
      <w:r w:rsidRPr="00184E65">
        <w:rPr>
          <w:rFonts w:cs="Times New Roman"/>
          <w:noProof/>
          <w:szCs w:val="24"/>
        </w:rPr>
        <w:t>:38–47.</w:t>
      </w:r>
    </w:p>
    <w:p w14:paraId="3DD982CE"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33. </w:t>
      </w:r>
      <w:r w:rsidRPr="00184E65">
        <w:rPr>
          <w:rFonts w:cs="Times New Roman"/>
          <w:noProof/>
          <w:szCs w:val="24"/>
        </w:rPr>
        <w:tab/>
      </w:r>
      <w:r w:rsidRPr="00184E65">
        <w:rPr>
          <w:rFonts w:cs="Times New Roman"/>
          <w:b/>
          <w:bCs/>
          <w:noProof/>
          <w:szCs w:val="24"/>
        </w:rPr>
        <w:t>Kent AD</w:t>
      </w:r>
      <w:r w:rsidRPr="00184E65">
        <w:rPr>
          <w:rFonts w:cs="Times New Roman"/>
          <w:noProof/>
          <w:szCs w:val="24"/>
        </w:rPr>
        <w:t xml:space="preserve">, </w:t>
      </w:r>
      <w:r w:rsidRPr="00184E65">
        <w:rPr>
          <w:rFonts w:cs="Times New Roman"/>
          <w:b/>
          <w:bCs/>
          <w:noProof/>
          <w:szCs w:val="24"/>
        </w:rPr>
        <w:t>Jones SE</w:t>
      </w:r>
      <w:r w:rsidRPr="00184E65">
        <w:rPr>
          <w:rFonts w:cs="Times New Roman"/>
          <w:noProof/>
          <w:szCs w:val="24"/>
        </w:rPr>
        <w:t xml:space="preserve">, </w:t>
      </w:r>
      <w:r w:rsidRPr="00184E65">
        <w:rPr>
          <w:rFonts w:cs="Times New Roman"/>
          <w:b/>
          <w:bCs/>
          <w:noProof/>
          <w:szCs w:val="24"/>
        </w:rPr>
        <w:t>Lauster GH</w:t>
      </w:r>
      <w:r w:rsidRPr="00184E65">
        <w:rPr>
          <w:rFonts w:cs="Times New Roman"/>
          <w:noProof/>
          <w:szCs w:val="24"/>
        </w:rPr>
        <w:t xml:space="preserve">, </w:t>
      </w:r>
      <w:r w:rsidRPr="00184E65">
        <w:rPr>
          <w:rFonts w:cs="Times New Roman"/>
          <w:b/>
          <w:bCs/>
          <w:noProof/>
          <w:szCs w:val="24"/>
        </w:rPr>
        <w:t>Graham JM</w:t>
      </w:r>
      <w:r w:rsidRPr="00184E65">
        <w:rPr>
          <w:rFonts w:cs="Times New Roman"/>
          <w:noProof/>
          <w:szCs w:val="24"/>
        </w:rPr>
        <w:t xml:space="preserve">, </w:t>
      </w:r>
      <w:r w:rsidRPr="00184E65">
        <w:rPr>
          <w:rFonts w:cs="Times New Roman"/>
          <w:b/>
          <w:bCs/>
          <w:noProof/>
          <w:szCs w:val="24"/>
        </w:rPr>
        <w:t>Newton RJ</w:t>
      </w:r>
      <w:r w:rsidRPr="00184E65">
        <w:rPr>
          <w:rFonts w:cs="Times New Roman"/>
          <w:noProof/>
          <w:szCs w:val="24"/>
        </w:rPr>
        <w:t xml:space="preserve">, </w:t>
      </w:r>
      <w:r w:rsidRPr="00184E65">
        <w:rPr>
          <w:rFonts w:cs="Times New Roman"/>
          <w:b/>
          <w:bCs/>
          <w:noProof/>
          <w:szCs w:val="24"/>
        </w:rPr>
        <w:t>McMahon KD</w:t>
      </w:r>
      <w:r w:rsidRPr="00184E65">
        <w:rPr>
          <w:rFonts w:cs="Times New Roman"/>
          <w:noProof/>
          <w:szCs w:val="24"/>
        </w:rPr>
        <w:t xml:space="preserve">. 2006. Experimental manipulations of microbial food web interactions in a humic lake: Shifting biological drivers of bacterial community structure. Environ Microbiol </w:t>
      </w:r>
      <w:r w:rsidRPr="00184E65">
        <w:rPr>
          <w:rFonts w:cs="Times New Roman"/>
          <w:b/>
          <w:bCs/>
          <w:noProof/>
          <w:szCs w:val="24"/>
        </w:rPr>
        <w:t>8</w:t>
      </w:r>
      <w:r w:rsidRPr="00184E65">
        <w:rPr>
          <w:rFonts w:cs="Times New Roman"/>
          <w:noProof/>
          <w:szCs w:val="24"/>
        </w:rPr>
        <w:t>:1448–1459.</w:t>
      </w:r>
    </w:p>
    <w:p w14:paraId="5C7BFD2A"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34. </w:t>
      </w:r>
      <w:r w:rsidRPr="00184E65">
        <w:rPr>
          <w:rFonts w:cs="Times New Roman"/>
          <w:noProof/>
          <w:szCs w:val="24"/>
        </w:rPr>
        <w:tab/>
      </w:r>
      <w:r w:rsidRPr="00184E65">
        <w:rPr>
          <w:rFonts w:cs="Times New Roman"/>
          <w:b/>
          <w:bCs/>
          <w:noProof/>
          <w:szCs w:val="24"/>
        </w:rPr>
        <w:t>Rusak JA</w:t>
      </w:r>
      <w:r w:rsidRPr="00184E65">
        <w:rPr>
          <w:rFonts w:cs="Times New Roman"/>
          <w:noProof/>
          <w:szCs w:val="24"/>
        </w:rPr>
        <w:t xml:space="preserve">, </w:t>
      </w:r>
      <w:r w:rsidRPr="00184E65">
        <w:rPr>
          <w:rFonts w:cs="Times New Roman"/>
          <w:b/>
          <w:bCs/>
          <w:noProof/>
          <w:szCs w:val="24"/>
        </w:rPr>
        <w:t>Jones SE</w:t>
      </w:r>
      <w:r w:rsidRPr="00184E65">
        <w:rPr>
          <w:rFonts w:cs="Times New Roman"/>
          <w:noProof/>
          <w:szCs w:val="24"/>
        </w:rPr>
        <w:t xml:space="preserve">, </w:t>
      </w:r>
      <w:r w:rsidRPr="00184E65">
        <w:rPr>
          <w:rFonts w:cs="Times New Roman"/>
          <w:b/>
          <w:bCs/>
          <w:noProof/>
          <w:szCs w:val="24"/>
        </w:rPr>
        <w:t>Kent AD</w:t>
      </w:r>
      <w:r w:rsidRPr="00184E65">
        <w:rPr>
          <w:rFonts w:cs="Times New Roman"/>
          <w:noProof/>
          <w:szCs w:val="24"/>
        </w:rPr>
        <w:t xml:space="preserve">, </w:t>
      </w:r>
      <w:r w:rsidRPr="00184E65">
        <w:rPr>
          <w:rFonts w:cs="Times New Roman"/>
          <w:b/>
          <w:bCs/>
          <w:noProof/>
          <w:szCs w:val="24"/>
        </w:rPr>
        <w:t>Shade A</w:t>
      </w:r>
      <w:r w:rsidRPr="00184E65">
        <w:rPr>
          <w:rFonts w:cs="Times New Roman"/>
          <w:noProof/>
          <w:szCs w:val="24"/>
        </w:rPr>
        <w:t xml:space="preserve">, </w:t>
      </w:r>
      <w:r w:rsidRPr="00184E65">
        <w:rPr>
          <w:rFonts w:cs="Times New Roman"/>
          <w:b/>
          <w:bCs/>
          <w:noProof/>
          <w:szCs w:val="24"/>
        </w:rPr>
        <w:t>McMahon TD</w:t>
      </w:r>
      <w:r w:rsidRPr="00184E65">
        <w:rPr>
          <w:rFonts w:cs="Times New Roman"/>
          <w:noProof/>
          <w:szCs w:val="24"/>
        </w:rPr>
        <w:t xml:space="preserve">. 2009. Spatial synchrony in microbial community dynamics : testing among-year and lake patterns. Verh Internat Verein Limnol </w:t>
      </w:r>
      <w:r w:rsidRPr="00184E65">
        <w:rPr>
          <w:rFonts w:cs="Times New Roman"/>
          <w:b/>
          <w:bCs/>
          <w:noProof/>
          <w:szCs w:val="24"/>
        </w:rPr>
        <w:t>30</w:t>
      </w:r>
      <w:r w:rsidRPr="00184E65">
        <w:rPr>
          <w:rFonts w:cs="Times New Roman"/>
          <w:noProof/>
          <w:szCs w:val="24"/>
        </w:rPr>
        <w:t>:936–940.</w:t>
      </w:r>
    </w:p>
    <w:p w14:paraId="1BAC166B"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35. </w:t>
      </w:r>
      <w:r w:rsidRPr="00184E65">
        <w:rPr>
          <w:rFonts w:cs="Times New Roman"/>
          <w:noProof/>
          <w:szCs w:val="24"/>
        </w:rPr>
        <w:tab/>
      </w:r>
      <w:r w:rsidRPr="00184E65">
        <w:rPr>
          <w:rFonts w:cs="Times New Roman"/>
          <w:b/>
          <w:bCs/>
          <w:noProof/>
          <w:szCs w:val="24"/>
        </w:rPr>
        <w:t>Hug LA</w:t>
      </w:r>
      <w:r w:rsidRPr="00184E65">
        <w:rPr>
          <w:rFonts w:cs="Times New Roman"/>
          <w:noProof/>
          <w:szCs w:val="24"/>
        </w:rPr>
        <w:t xml:space="preserve">, </w:t>
      </w:r>
      <w:r w:rsidRPr="00184E65">
        <w:rPr>
          <w:rFonts w:cs="Times New Roman"/>
          <w:b/>
          <w:bCs/>
          <w:noProof/>
          <w:szCs w:val="24"/>
        </w:rPr>
        <w:t>Baker BJ</w:t>
      </w:r>
      <w:r w:rsidRPr="00184E65">
        <w:rPr>
          <w:rFonts w:cs="Times New Roman"/>
          <w:noProof/>
          <w:szCs w:val="24"/>
        </w:rPr>
        <w:t xml:space="preserve">, </w:t>
      </w:r>
      <w:r w:rsidRPr="00184E65">
        <w:rPr>
          <w:rFonts w:cs="Times New Roman"/>
          <w:b/>
          <w:bCs/>
          <w:noProof/>
          <w:szCs w:val="24"/>
        </w:rPr>
        <w:t>Anantharaman K</w:t>
      </w:r>
      <w:r w:rsidRPr="00184E65">
        <w:rPr>
          <w:rFonts w:cs="Times New Roman"/>
          <w:noProof/>
          <w:szCs w:val="24"/>
        </w:rPr>
        <w:t xml:space="preserve">, </w:t>
      </w:r>
      <w:r w:rsidRPr="00184E65">
        <w:rPr>
          <w:rFonts w:cs="Times New Roman"/>
          <w:b/>
          <w:bCs/>
          <w:noProof/>
          <w:szCs w:val="24"/>
        </w:rPr>
        <w:t>Brown CT</w:t>
      </w:r>
      <w:r w:rsidRPr="00184E65">
        <w:rPr>
          <w:rFonts w:cs="Times New Roman"/>
          <w:noProof/>
          <w:szCs w:val="24"/>
        </w:rPr>
        <w:t xml:space="preserve">, </w:t>
      </w:r>
      <w:r w:rsidRPr="00184E65">
        <w:rPr>
          <w:rFonts w:cs="Times New Roman"/>
          <w:b/>
          <w:bCs/>
          <w:noProof/>
          <w:szCs w:val="24"/>
        </w:rPr>
        <w:t>Probst AJ</w:t>
      </w:r>
      <w:r w:rsidRPr="00184E65">
        <w:rPr>
          <w:rFonts w:cs="Times New Roman"/>
          <w:noProof/>
          <w:szCs w:val="24"/>
        </w:rPr>
        <w:t xml:space="preserve">, </w:t>
      </w:r>
      <w:r w:rsidRPr="00184E65">
        <w:rPr>
          <w:rFonts w:cs="Times New Roman"/>
          <w:b/>
          <w:bCs/>
          <w:noProof/>
          <w:szCs w:val="24"/>
        </w:rPr>
        <w:t>Castelle CJ</w:t>
      </w:r>
      <w:r w:rsidRPr="00184E65">
        <w:rPr>
          <w:rFonts w:cs="Times New Roman"/>
          <w:noProof/>
          <w:szCs w:val="24"/>
        </w:rPr>
        <w:t xml:space="preserve">, </w:t>
      </w:r>
      <w:r w:rsidRPr="00184E65">
        <w:rPr>
          <w:rFonts w:cs="Times New Roman"/>
          <w:b/>
          <w:bCs/>
          <w:noProof/>
          <w:szCs w:val="24"/>
        </w:rPr>
        <w:t>Butterfield CN</w:t>
      </w:r>
      <w:r w:rsidRPr="00184E65">
        <w:rPr>
          <w:rFonts w:cs="Times New Roman"/>
          <w:noProof/>
          <w:szCs w:val="24"/>
        </w:rPr>
        <w:t xml:space="preserve">, </w:t>
      </w:r>
      <w:r w:rsidRPr="00184E65">
        <w:rPr>
          <w:rFonts w:cs="Times New Roman"/>
          <w:b/>
          <w:bCs/>
          <w:noProof/>
          <w:szCs w:val="24"/>
        </w:rPr>
        <w:t>Hernsdorf AW</w:t>
      </w:r>
      <w:r w:rsidRPr="00184E65">
        <w:rPr>
          <w:rFonts w:cs="Times New Roman"/>
          <w:noProof/>
          <w:szCs w:val="24"/>
        </w:rPr>
        <w:t xml:space="preserve">, </w:t>
      </w:r>
      <w:r w:rsidRPr="00184E65">
        <w:rPr>
          <w:rFonts w:cs="Times New Roman"/>
          <w:b/>
          <w:bCs/>
          <w:noProof/>
          <w:szCs w:val="24"/>
        </w:rPr>
        <w:t>Amano Y</w:t>
      </w:r>
      <w:r w:rsidRPr="00184E65">
        <w:rPr>
          <w:rFonts w:cs="Times New Roman"/>
          <w:noProof/>
          <w:szCs w:val="24"/>
        </w:rPr>
        <w:t xml:space="preserve">, </w:t>
      </w:r>
      <w:r w:rsidRPr="00184E65">
        <w:rPr>
          <w:rFonts w:cs="Times New Roman"/>
          <w:b/>
          <w:bCs/>
          <w:noProof/>
          <w:szCs w:val="24"/>
        </w:rPr>
        <w:t>Ise K</w:t>
      </w:r>
      <w:r w:rsidRPr="00184E65">
        <w:rPr>
          <w:rFonts w:cs="Times New Roman"/>
          <w:noProof/>
          <w:szCs w:val="24"/>
        </w:rPr>
        <w:t xml:space="preserve">, </w:t>
      </w:r>
      <w:r w:rsidRPr="00184E65">
        <w:rPr>
          <w:rFonts w:cs="Times New Roman"/>
          <w:b/>
          <w:bCs/>
          <w:noProof/>
          <w:szCs w:val="24"/>
        </w:rPr>
        <w:t>Suzuki Y</w:t>
      </w:r>
      <w:r w:rsidRPr="00184E65">
        <w:rPr>
          <w:rFonts w:cs="Times New Roman"/>
          <w:noProof/>
          <w:szCs w:val="24"/>
        </w:rPr>
        <w:t xml:space="preserve">, </w:t>
      </w:r>
      <w:r w:rsidRPr="00184E65">
        <w:rPr>
          <w:rFonts w:cs="Times New Roman"/>
          <w:b/>
          <w:bCs/>
          <w:noProof/>
          <w:szCs w:val="24"/>
        </w:rPr>
        <w:t>Dudek N</w:t>
      </w:r>
      <w:r w:rsidRPr="00184E65">
        <w:rPr>
          <w:rFonts w:cs="Times New Roman"/>
          <w:noProof/>
          <w:szCs w:val="24"/>
        </w:rPr>
        <w:t xml:space="preserve">, </w:t>
      </w:r>
      <w:r w:rsidRPr="00184E65">
        <w:rPr>
          <w:rFonts w:cs="Times New Roman"/>
          <w:b/>
          <w:bCs/>
          <w:noProof/>
          <w:szCs w:val="24"/>
        </w:rPr>
        <w:t>Relman DA</w:t>
      </w:r>
      <w:r w:rsidRPr="00184E65">
        <w:rPr>
          <w:rFonts w:cs="Times New Roman"/>
          <w:noProof/>
          <w:szCs w:val="24"/>
        </w:rPr>
        <w:t xml:space="preserve">, </w:t>
      </w:r>
      <w:r w:rsidRPr="00184E65">
        <w:rPr>
          <w:rFonts w:cs="Times New Roman"/>
          <w:b/>
          <w:bCs/>
          <w:noProof/>
          <w:szCs w:val="24"/>
        </w:rPr>
        <w:t>Finstad KM</w:t>
      </w:r>
      <w:r w:rsidRPr="00184E65">
        <w:rPr>
          <w:rFonts w:cs="Times New Roman"/>
          <w:noProof/>
          <w:szCs w:val="24"/>
        </w:rPr>
        <w:t xml:space="preserve">, </w:t>
      </w:r>
      <w:r w:rsidRPr="00184E65">
        <w:rPr>
          <w:rFonts w:cs="Times New Roman"/>
          <w:b/>
          <w:bCs/>
          <w:noProof/>
          <w:szCs w:val="24"/>
        </w:rPr>
        <w:t>Amundson R</w:t>
      </w:r>
      <w:r w:rsidRPr="00184E65">
        <w:rPr>
          <w:rFonts w:cs="Times New Roman"/>
          <w:noProof/>
          <w:szCs w:val="24"/>
        </w:rPr>
        <w:t xml:space="preserve">, </w:t>
      </w:r>
      <w:r w:rsidRPr="00184E65">
        <w:rPr>
          <w:rFonts w:cs="Times New Roman"/>
          <w:b/>
          <w:bCs/>
          <w:noProof/>
          <w:szCs w:val="24"/>
        </w:rPr>
        <w:t>Thomas BC</w:t>
      </w:r>
      <w:r w:rsidRPr="00184E65">
        <w:rPr>
          <w:rFonts w:cs="Times New Roman"/>
          <w:noProof/>
          <w:szCs w:val="24"/>
        </w:rPr>
        <w:t xml:space="preserve">, </w:t>
      </w:r>
      <w:r w:rsidRPr="00184E65">
        <w:rPr>
          <w:rFonts w:cs="Times New Roman"/>
          <w:b/>
          <w:bCs/>
          <w:noProof/>
          <w:szCs w:val="24"/>
        </w:rPr>
        <w:t>Banfield JF</w:t>
      </w:r>
      <w:r w:rsidRPr="00184E65">
        <w:rPr>
          <w:rFonts w:cs="Times New Roman"/>
          <w:noProof/>
          <w:szCs w:val="24"/>
        </w:rPr>
        <w:t xml:space="preserve">. 2016. A new view of the tree of life. Nat Microbiol </w:t>
      </w:r>
      <w:r w:rsidRPr="00184E65">
        <w:rPr>
          <w:rFonts w:cs="Times New Roman"/>
          <w:b/>
          <w:bCs/>
          <w:noProof/>
          <w:szCs w:val="24"/>
        </w:rPr>
        <w:t>1</w:t>
      </w:r>
      <w:r w:rsidRPr="00184E65">
        <w:rPr>
          <w:rFonts w:cs="Times New Roman"/>
          <w:noProof/>
          <w:szCs w:val="24"/>
        </w:rPr>
        <w:t>:1–6.</w:t>
      </w:r>
    </w:p>
    <w:p w14:paraId="33E4B866"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36. </w:t>
      </w:r>
      <w:r w:rsidRPr="00184E65">
        <w:rPr>
          <w:rFonts w:cs="Times New Roman"/>
          <w:noProof/>
          <w:szCs w:val="24"/>
        </w:rPr>
        <w:tab/>
      </w:r>
      <w:r w:rsidRPr="00184E65">
        <w:rPr>
          <w:rFonts w:cs="Times New Roman"/>
          <w:b/>
          <w:bCs/>
          <w:noProof/>
          <w:szCs w:val="24"/>
        </w:rPr>
        <w:t>Gies EA</w:t>
      </w:r>
      <w:r w:rsidRPr="00184E65">
        <w:rPr>
          <w:rFonts w:cs="Times New Roman"/>
          <w:noProof/>
          <w:szCs w:val="24"/>
        </w:rPr>
        <w:t xml:space="preserve">, </w:t>
      </w:r>
      <w:r w:rsidRPr="00184E65">
        <w:rPr>
          <w:rFonts w:cs="Times New Roman"/>
          <w:b/>
          <w:bCs/>
          <w:noProof/>
          <w:szCs w:val="24"/>
        </w:rPr>
        <w:t>Konwar KM</w:t>
      </w:r>
      <w:r w:rsidRPr="00184E65">
        <w:rPr>
          <w:rFonts w:cs="Times New Roman"/>
          <w:noProof/>
          <w:szCs w:val="24"/>
        </w:rPr>
        <w:t xml:space="preserve">, </w:t>
      </w:r>
      <w:r w:rsidRPr="00184E65">
        <w:rPr>
          <w:rFonts w:cs="Times New Roman"/>
          <w:b/>
          <w:bCs/>
          <w:noProof/>
          <w:szCs w:val="24"/>
        </w:rPr>
        <w:t>Beatty JT</w:t>
      </w:r>
      <w:r w:rsidRPr="00184E65">
        <w:rPr>
          <w:rFonts w:cs="Times New Roman"/>
          <w:noProof/>
          <w:szCs w:val="24"/>
        </w:rPr>
        <w:t xml:space="preserve">, </w:t>
      </w:r>
      <w:r w:rsidRPr="00184E65">
        <w:rPr>
          <w:rFonts w:cs="Times New Roman"/>
          <w:b/>
          <w:bCs/>
          <w:noProof/>
          <w:szCs w:val="24"/>
        </w:rPr>
        <w:t>Hallam SJ</w:t>
      </w:r>
      <w:r w:rsidRPr="00184E65">
        <w:rPr>
          <w:rFonts w:cs="Times New Roman"/>
          <w:noProof/>
          <w:szCs w:val="24"/>
        </w:rPr>
        <w:t xml:space="preserve">. 2014. Illuminating microbial dark matter in meromictic Sakinaw Lake. Appl Environ Microbiol </w:t>
      </w:r>
      <w:r w:rsidRPr="00184E65">
        <w:rPr>
          <w:rFonts w:cs="Times New Roman"/>
          <w:b/>
          <w:bCs/>
          <w:noProof/>
          <w:szCs w:val="24"/>
        </w:rPr>
        <w:t>80</w:t>
      </w:r>
      <w:r w:rsidRPr="00184E65">
        <w:rPr>
          <w:rFonts w:cs="Times New Roman"/>
          <w:noProof/>
          <w:szCs w:val="24"/>
        </w:rPr>
        <w:t>:6807–6818.</w:t>
      </w:r>
    </w:p>
    <w:p w14:paraId="6882FD5D"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37. </w:t>
      </w:r>
      <w:r w:rsidRPr="00184E65">
        <w:rPr>
          <w:rFonts w:cs="Times New Roman"/>
          <w:noProof/>
          <w:szCs w:val="24"/>
        </w:rPr>
        <w:tab/>
      </w:r>
      <w:r w:rsidRPr="00184E65">
        <w:rPr>
          <w:rFonts w:cs="Times New Roman"/>
          <w:b/>
          <w:bCs/>
          <w:noProof/>
          <w:szCs w:val="24"/>
        </w:rPr>
        <w:t>Borrel G</w:t>
      </w:r>
      <w:r w:rsidRPr="00184E65">
        <w:rPr>
          <w:rFonts w:cs="Times New Roman"/>
          <w:noProof/>
          <w:szCs w:val="24"/>
        </w:rPr>
        <w:t xml:space="preserve">, </w:t>
      </w:r>
      <w:r w:rsidRPr="00184E65">
        <w:rPr>
          <w:rFonts w:cs="Times New Roman"/>
          <w:b/>
          <w:bCs/>
          <w:noProof/>
          <w:szCs w:val="24"/>
        </w:rPr>
        <w:t>Lehours AC</w:t>
      </w:r>
      <w:r w:rsidRPr="00184E65">
        <w:rPr>
          <w:rFonts w:cs="Times New Roman"/>
          <w:noProof/>
          <w:szCs w:val="24"/>
        </w:rPr>
        <w:t xml:space="preserve">, </w:t>
      </w:r>
      <w:r w:rsidRPr="00184E65">
        <w:rPr>
          <w:rFonts w:cs="Times New Roman"/>
          <w:b/>
          <w:bCs/>
          <w:noProof/>
          <w:szCs w:val="24"/>
        </w:rPr>
        <w:t>Bardot C</w:t>
      </w:r>
      <w:r w:rsidRPr="00184E65">
        <w:rPr>
          <w:rFonts w:cs="Times New Roman"/>
          <w:noProof/>
          <w:szCs w:val="24"/>
        </w:rPr>
        <w:t xml:space="preserve">, </w:t>
      </w:r>
      <w:r w:rsidRPr="00184E65">
        <w:rPr>
          <w:rFonts w:cs="Times New Roman"/>
          <w:b/>
          <w:bCs/>
          <w:noProof/>
          <w:szCs w:val="24"/>
        </w:rPr>
        <w:t>Bailly X</w:t>
      </w:r>
      <w:r w:rsidRPr="00184E65">
        <w:rPr>
          <w:rFonts w:cs="Times New Roman"/>
          <w:noProof/>
          <w:szCs w:val="24"/>
        </w:rPr>
        <w:t xml:space="preserve">, </w:t>
      </w:r>
      <w:r w:rsidRPr="00184E65">
        <w:rPr>
          <w:rFonts w:cs="Times New Roman"/>
          <w:b/>
          <w:bCs/>
          <w:noProof/>
          <w:szCs w:val="24"/>
        </w:rPr>
        <w:t>Fonty G</w:t>
      </w:r>
      <w:r w:rsidRPr="00184E65">
        <w:rPr>
          <w:rFonts w:cs="Times New Roman"/>
          <w:noProof/>
          <w:szCs w:val="24"/>
        </w:rPr>
        <w:t xml:space="preserve">. 2010. Members of candidate divisions OP11, OD1 and SR1 are widespread along the water column of the meromictic Lake Pavin (France). Arch Microbiol </w:t>
      </w:r>
      <w:r w:rsidRPr="00184E65">
        <w:rPr>
          <w:rFonts w:cs="Times New Roman"/>
          <w:b/>
          <w:bCs/>
          <w:noProof/>
          <w:szCs w:val="24"/>
        </w:rPr>
        <w:t>192</w:t>
      </w:r>
      <w:r w:rsidRPr="00184E65">
        <w:rPr>
          <w:rFonts w:cs="Times New Roman"/>
          <w:noProof/>
          <w:szCs w:val="24"/>
        </w:rPr>
        <w:t>:559–567.</w:t>
      </w:r>
    </w:p>
    <w:p w14:paraId="043ED099"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38. </w:t>
      </w:r>
      <w:r w:rsidRPr="00184E65">
        <w:rPr>
          <w:rFonts w:cs="Times New Roman"/>
          <w:noProof/>
          <w:szCs w:val="24"/>
        </w:rPr>
        <w:tab/>
      </w:r>
      <w:r w:rsidRPr="00184E65">
        <w:rPr>
          <w:rFonts w:cs="Times New Roman"/>
          <w:b/>
          <w:bCs/>
          <w:noProof/>
          <w:szCs w:val="24"/>
        </w:rPr>
        <w:t>Shade A</w:t>
      </w:r>
      <w:r w:rsidRPr="00184E65">
        <w:rPr>
          <w:rFonts w:cs="Times New Roman"/>
          <w:noProof/>
          <w:szCs w:val="24"/>
        </w:rPr>
        <w:t xml:space="preserve">, </w:t>
      </w:r>
      <w:r w:rsidRPr="00184E65">
        <w:rPr>
          <w:rFonts w:cs="Times New Roman"/>
          <w:b/>
          <w:bCs/>
          <w:noProof/>
          <w:szCs w:val="24"/>
        </w:rPr>
        <w:t>Kent AD</w:t>
      </w:r>
      <w:r w:rsidRPr="00184E65">
        <w:rPr>
          <w:rFonts w:cs="Times New Roman"/>
          <w:noProof/>
          <w:szCs w:val="24"/>
        </w:rPr>
        <w:t xml:space="preserve">, </w:t>
      </w:r>
      <w:r w:rsidRPr="00184E65">
        <w:rPr>
          <w:rFonts w:cs="Times New Roman"/>
          <w:b/>
          <w:bCs/>
          <w:noProof/>
          <w:szCs w:val="24"/>
        </w:rPr>
        <w:t>Jones SE</w:t>
      </w:r>
      <w:r w:rsidRPr="00184E65">
        <w:rPr>
          <w:rFonts w:cs="Times New Roman"/>
          <w:noProof/>
          <w:szCs w:val="24"/>
        </w:rPr>
        <w:t xml:space="preserve">, </w:t>
      </w:r>
      <w:r w:rsidRPr="00184E65">
        <w:rPr>
          <w:rFonts w:cs="Times New Roman"/>
          <w:b/>
          <w:bCs/>
          <w:noProof/>
          <w:szCs w:val="24"/>
        </w:rPr>
        <w:t>Newton RJ</w:t>
      </w:r>
      <w:r w:rsidRPr="00184E65">
        <w:rPr>
          <w:rFonts w:cs="Times New Roman"/>
          <w:noProof/>
          <w:szCs w:val="24"/>
        </w:rPr>
        <w:t xml:space="preserve">, </w:t>
      </w:r>
      <w:r w:rsidRPr="00184E65">
        <w:rPr>
          <w:rFonts w:cs="Times New Roman"/>
          <w:b/>
          <w:bCs/>
          <w:noProof/>
          <w:szCs w:val="24"/>
        </w:rPr>
        <w:t>Triplett EW</w:t>
      </w:r>
      <w:r w:rsidRPr="00184E65">
        <w:rPr>
          <w:rFonts w:cs="Times New Roman"/>
          <w:noProof/>
          <w:szCs w:val="24"/>
        </w:rPr>
        <w:t xml:space="preserve">, </w:t>
      </w:r>
      <w:r w:rsidRPr="00184E65">
        <w:rPr>
          <w:rFonts w:cs="Times New Roman"/>
          <w:b/>
          <w:bCs/>
          <w:noProof/>
          <w:szCs w:val="24"/>
        </w:rPr>
        <w:t>McMahon KD</w:t>
      </w:r>
      <w:r w:rsidRPr="00184E65">
        <w:rPr>
          <w:rFonts w:cs="Times New Roman"/>
          <w:noProof/>
          <w:szCs w:val="24"/>
        </w:rPr>
        <w:t xml:space="preserve">. 2007. Interannual dynamics and phenology of bacterial communities in a eutrophic lake. Limnol Oceanogr </w:t>
      </w:r>
      <w:r w:rsidRPr="00184E65">
        <w:rPr>
          <w:rFonts w:cs="Times New Roman"/>
          <w:b/>
          <w:bCs/>
          <w:noProof/>
          <w:szCs w:val="24"/>
        </w:rPr>
        <w:t>52</w:t>
      </w:r>
      <w:r w:rsidRPr="00184E65">
        <w:rPr>
          <w:rFonts w:cs="Times New Roman"/>
          <w:noProof/>
          <w:szCs w:val="24"/>
        </w:rPr>
        <w:t>:487–494.</w:t>
      </w:r>
    </w:p>
    <w:p w14:paraId="78D54210"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39. </w:t>
      </w:r>
      <w:r w:rsidRPr="00184E65">
        <w:rPr>
          <w:rFonts w:cs="Times New Roman"/>
          <w:noProof/>
          <w:szCs w:val="24"/>
        </w:rPr>
        <w:tab/>
      </w:r>
      <w:r w:rsidRPr="00184E65">
        <w:rPr>
          <w:rFonts w:cs="Times New Roman"/>
          <w:b/>
          <w:bCs/>
          <w:noProof/>
          <w:szCs w:val="24"/>
        </w:rPr>
        <w:t>Caporaso JG</w:t>
      </w:r>
      <w:r w:rsidRPr="00184E65">
        <w:rPr>
          <w:rFonts w:cs="Times New Roman"/>
          <w:noProof/>
          <w:szCs w:val="24"/>
        </w:rPr>
        <w:t xml:space="preserve">, </w:t>
      </w:r>
      <w:r w:rsidRPr="00184E65">
        <w:rPr>
          <w:rFonts w:cs="Times New Roman"/>
          <w:b/>
          <w:bCs/>
          <w:noProof/>
          <w:szCs w:val="24"/>
        </w:rPr>
        <w:t>Lauber CL</w:t>
      </w:r>
      <w:r w:rsidRPr="00184E65">
        <w:rPr>
          <w:rFonts w:cs="Times New Roman"/>
          <w:noProof/>
          <w:szCs w:val="24"/>
        </w:rPr>
        <w:t xml:space="preserve">, </w:t>
      </w:r>
      <w:r w:rsidRPr="00184E65">
        <w:rPr>
          <w:rFonts w:cs="Times New Roman"/>
          <w:b/>
          <w:bCs/>
          <w:noProof/>
          <w:szCs w:val="24"/>
        </w:rPr>
        <w:t>Walters WA</w:t>
      </w:r>
      <w:r w:rsidRPr="00184E65">
        <w:rPr>
          <w:rFonts w:cs="Times New Roman"/>
          <w:noProof/>
          <w:szCs w:val="24"/>
        </w:rPr>
        <w:t xml:space="preserve">, </w:t>
      </w:r>
      <w:r w:rsidRPr="00184E65">
        <w:rPr>
          <w:rFonts w:cs="Times New Roman"/>
          <w:b/>
          <w:bCs/>
          <w:noProof/>
          <w:szCs w:val="24"/>
        </w:rPr>
        <w:t>Berg-Lyons D</w:t>
      </w:r>
      <w:r w:rsidRPr="00184E65">
        <w:rPr>
          <w:rFonts w:cs="Times New Roman"/>
          <w:noProof/>
          <w:szCs w:val="24"/>
        </w:rPr>
        <w:t xml:space="preserve">, </w:t>
      </w:r>
      <w:r w:rsidRPr="00184E65">
        <w:rPr>
          <w:rFonts w:cs="Times New Roman"/>
          <w:b/>
          <w:bCs/>
          <w:noProof/>
          <w:szCs w:val="24"/>
        </w:rPr>
        <w:t>Huntley J</w:t>
      </w:r>
      <w:r w:rsidRPr="00184E65">
        <w:rPr>
          <w:rFonts w:cs="Times New Roman"/>
          <w:noProof/>
          <w:szCs w:val="24"/>
        </w:rPr>
        <w:t xml:space="preserve">, </w:t>
      </w:r>
      <w:r w:rsidRPr="00184E65">
        <w:rPr>
          <w:rFonts w:cs="Times New Roman"/>
          <w:b/>
          <w:bCs/>
          <w:noProof/>
          <w:szCs w:val="24"/>
        </w:rPr>
        <w:t>Fierer N</w:t>
      </w:r>
      <w:r w:rsidRPr="00184E65">
        <w:rPr>
          <w:rFonts w:cs="Times New Roman"/>
          <w:noProof/>
          <w:szCs w:val="24"/>
        </w:rPr>
        <w:t xml:space="preserve">, </w:t>
      </w:r>
      <w:r w:rsidRPr="00184E65">
        <w:rPr>
          <w:rFonts w:cs="Times New Roman"/>
          <w:b/>
          <w:bCs/>
          <w:noProof/>
          <w:szCs w:val="24"/>
        </w:rPr>
        <w:t>Owens SM</w:t>
      </w:r>
      <w:r w:rsidRPr="00184E65">
        <w:rPr>
          <w:rFonts w:cs="Times New Roman"/>
          <w:noProof/>
          <w:szCs w:val="24"/>
        </w:rPr>
        <w:t xml:space="preserve">, </w:t>
      </w:r>
      <w:r w:rsidRPr="00184E65">
        <w:rPr>
          <w:rFonts w:cs="Times New Roman"/>
          <w:b/>
          <w:bCs/>
          <w:noProof/>
          <w:szCs w:val="24"/>
        </w:rPr>
        <w:t>Betley J</w:t>
      </w:r>
      <w:r w:rsidRPr="00184E65">
        <w:rPr>
          <w:rFonts w:cs="Times New Roman"/>
          <w:noProof/>
          <w:szCs w:val="24"/>
        </w:rPr>
        <w:t xml:space="preserve">, </w:t>
      </w:r>
      <w:r w:rsidRPr="00184E65">
        <w:rPr>
          <w:rFonts w:cs="Times New Roman"/>
          <w:b/>
          <w:bCs/>
          <w:noProof/>
          <w:szCs w:val="24"/>
        </w:rPr>
        <w:t>Fraser L</w:t>
      </w:r>
      <w:r w:rsidRPr="00184E65">
        <w:rPr>
          <w:rFonts w:cs="Times New Roman"/>
          <w:noProof/>
          <w:szCs w:val="24"/>
        </w:rPr>
        <w:t xml:space="preserve">, </w:t>
      </w:r>
      <w:r w:rsidRPr="00184E65">
        <w:rPr>
          <w:rFonts w:cs="Times New Roman"/>
          <w:b/>
          <w:bCs/>
          <w:noProof/>
          <w:szCs w:val="24"/>
        </w:rPr>
        <w:t>Bauer M</w:t>
      </w:r>
      <w:r w:rsidRPr="00184E65">
        <w:rPr>
          <w:rFonts w:cs="Times New Roman"/>
          <w:noProof/>
          <w:szCs w:val="24"/>
        </w:rPr>
        <w:t xml:space="preserve">, </w:t>
      </w:r>
      <w:r w:rsidRPr="00184E65">
        <w:rPr>
          <w:rFonts w:cs="Times New Roman"/>
          <w:b/>
          <w:bCs/>
          <w:noProof/>
          <w:szCs w:val="24"/>
        </w:rPr>
        <w:t>Gormley N</w:t>
      </w:r>
      <w:r w:rsidRPr="00184E65">
        <w:rPr>
          <w:rFonts w:cs="Times New Roman"/>
          <w:noProof/>
          <w:szCs w:val="24"/>
        </w:rPr>
        <w:t xml:space="preserve">, </w:t>
      </w:r>
      <w:r w:rsidRPr="00184E65">
        <w:rPr>
          <w:rFonts w:cs="Times New Roman"/>
          <w:b/>
          <w:bCs/>
          <w:noProof/>
          <w:szCs w:val="24"/>
        </w:rPr>
        <w:t>Gilbert JA</w:t>
      </w:r>
      <w:r w:rsidRPr="00184E65">
        <w:rPr>
          <w:rFonts w:cs="Times New Roman"/>
          <w:noProof/>
          <w:szCs w:val="24"/>
        </w:rPr>
        <w:t xml:space="preserve">, </w:t>
      </w:r>
      <w:r w:rsidRPr="00184E65">
        <w:rPr>
          <w:rFonts w:cs="Times New Roman"/>
          <w:b/>
          <w:bCs/>
          <w:noProof/>
          <w:szCs w:val="24"/>
        </w:rPr>
        <w:t>Smith G</w:t>
      </w:r>
      <w:r w:rsidRPr="00184E65">
        <w:rPr>
          <w:rFonts w:cs="Times New Roman"/>
          <w:noProof/>
          <w:szCs w:val="24"/>
        </w:rPr>
        <w:t xml:space="preserve">, </w:t>
      </w:r>
      <w:r w:rsidRPr="00184E65">
        <w:rPr>
          <w:rFonts w:cs="Times New Roman"/>
          <w:b/>
          <w:bCs/>
          <w:noProof/>
          <w:szCs w:val="24"/>
        </w:rPr>
        <w:t>Knight R</w:t>
      </w:r>
      <w:r w:rsidRPr="00184E65">
        <w:rPr>
          <w:rFonts w:cs="Times New Roman"/>
          <w:noProof/>
          <w:szCs w:val="24"/>
        </w:rPr>
        <w:t xml:space="preserve">. 2012. Ultra-high-throughput microbial community analysis on the Illumina HiSeq and MiSeq platforms. ISME J </w:t>
      </w:r>
      <w:r w:rsidRPr="00184E65">
        <w:rPr>
          <w:rFonts w:cs="Times New Roman"/>
          <w:b/>
          <w:bCs/>
          <w:noProof/>
          <w:szCs w:val="24"/>
        </w:rPr>
        <w:t>6</w:t>
      </w:r>
      <w:r w:rsidRPr="00184E65">
        <w:rPr>
          <w:rFonts w:cs="Times New Roman"/>
          <w:noProof/>
          <w:szCs w:val="24"/>
        </w:rPr>
        <w:t>:1621–1624.</w:t>
      </w:r>
    </w:p>
    <w:p w14:paraId="285460C4"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40. </w:t>
      </w:r>
      <w:r w:rsidRPr="00184E65">
        <w:rPr>
          <w:rFonts w:cs="Times New Roman"/>
          <w:noProof/>
          <w:szCs w:val="24"/>
        </w:rPr>
        <w:tab/>
      </w:r>
      <w:r w:rsidRPr="00184E65">
        <w:rPr>
          <w:rFonts w:cs="Times New Roman"/>
          <w:b/>
          <w:bCs/>
          <w:noProof/>
          <w:szCs w:val="24"/>
        </w:rPr>
        <w:t>Schloss PD</w:t>
      </w:r>
      <w:r w:rsidRPr="00184E65">
        <w:rPr>
          <w:rFonts w:cs="Times New Roman"/>
          <w:noProof/>
          <w:szCs w:val="24"/>
        </w:rPr>
        <w:t xml:space="preserve">, </w:t>
      </w:r>
      <w:r w:rsidRPr="00184E65">
        <w:rPr>
          <w:rFonts w:cs="Times New Roman"/>
          <w:b/>
          <w:bCs/>
          <w:noProof/>
          <w:szCs w:val="24"/>
        </w:rPr>
        <w:t>Westcott SL</w:t>
      </w:r>
      <w:r w:rsidRPr="00184E65">
        <w:rPr>
          <w:rFonts w:cs="Times New Roman"/>
          <w:noProof/>
          <w:szCs w:val="24"/>
        </w:rPr>
        <w:t xml:space="preserve">, </w:t>
      </w:r>
      <w:r w:rsidRPr="00184E65">
        <w:rPr>
          <w:rFonts w:cs="Times New Roman"/>
          <w:b/>
          <w:bCs/>
          <w:noProof/>
          <w:szCs w:val="24"/>
        </w:rPr>
        <w:t>Ryabin T</w:t>
      </w:r>
      <w:r w:rsidRPr="00184E65">
        <w:rPr>
          <w:rFonts w:cs="Times New Roman"/>
          <w:noProof/>
          <w:szCs w:val="24"/>
        </w:rPr>
        <w:t xml:space="preserve">, </w:t>
      </w:r>
      <w:r w:rsidRPr="00184E65">
        <w:rPr>
          <w:rFonts w:cs="Times New Roman"/>
          <w:b/>
          <w:bCs/>
          <w:noProof/>
          <w:szCs w:val="24"/>
        </w:rPr>
        <w:t>Hall JR</w:t>
      </w:r>
      <w:r w:rsidRPr="00184E65">
        <w:rPr>
          <w:rFonts w:cs="Times New Roman"/>
          <w:noProof/>
          <w:szCs w:val="24"/>
        </w:rPr>
        <w:t xml:space="preserve">, </w:t>
      </w:r>
      <w:r w:rsidRPr="00184E65">
        <w:rPr>
          <w:rFonts w:cs="Times New Roman"/>
          <w:b/>
          <w:bCs/>
          <w:noProof/>
          <w:szCs w:val="24"/>
        </w:rPr>
        <w:t>Hartmann M</w:t>
      </w:r>
      <w:r w:rsidRPr="00184E65">
        <w:rPr>
          <w:rFonts w:cs="Times New Roman"/>
          <w:noProof/>
          <w:szCs w:val="24"/>
        </w:rPr>
        <w:t xml:space="preserve">, </w:t>
      </w:r>
      <w:r w:rsidRPr="00184E65">
        <w:rPr>
          <w:rFonts w:cs="Times New Roman"/>
          <w:b/>
          <w:bCs/>
          <w:noProof/>
          <w:szCs w:val="24"/>
        </w:rPr>
        <w:t>Hollister EB</w:t>
      </w:r>
      <w:r w:rsidRPr="00184E65">
        <w:rPr>
          <w:rFonts w:cs="Times New Roman"/>
          <w:noProof/>
          <w:szCs w:val="24"/>
        </w:rPr>
        <w:t xml:space="preserve">, </w:t>
      </w:r>
      <w:r w:rsidRPr="00184E65">
        <w:rPr>
          <w:rFonts w:cs="Times New Roman"/>
          <w:b/>
          <w:bCs/>
          <w:noProof/>
          <w:szCs w:val="24"/>
        </w:rPr>
        <w:t>Lesniewski RA</w:t>
      </w:r>
      <w:r w:rsidRPr="00184E65">
        <w:rPr>
          <w:rFonts w:cs="Times New Roman"/>
          <w:noProof/>
          <w:szCs w:val="24"/>
        </w:rPr>
        <w:t xml:space="preserve">, </w:t>
      </w:r>
      <w:r w:rsidRPr="00184E65">
        <w:rPr>
          <w:rFonts w:cs="Times New Roman"/>
          <w:b/>
          <w:bCs/>
          <w:noProof/>
          <w:szCs w:val="24"/>
        </w:rPr>
        <w:t>Oakley BB</w:t>
      </w:r>
      <w:r w:rsidRPr="00184E65">
        <w:rPr>
          <w:rFonts w:cs="Times New Roman"/>
          <w:noProof/>
          <w:szCs w:val="24"/>
        </w:rPr>
        <w:t xml:space="preserve">, </w:t>
      </w:r>
      <w:r w:rsidRPr="00184E65">
        <w:rPr>
          <w:rFonts w:cs="Times New Roman"/>
          <w:b/>
          <w:bCs/>
          <w:noProof/>
          <w:szCs w:val="24"/>
        </w:rPr>
        <w:t>Parks DH</w:t>
      </w:r>
      <w:r w:rsidRPr="00184E65">
        <w:rPr>
          <w:rFonts w:cs="Times New Roman"/>
          <w:noProof/>
          <w:szCs w:val="24"/>
        </w:rPr>
        <w:t xml:space="preserve">, </w:t>
      </w:r>
      <w:r w:rsidRPr="00184E65">
        <w:rPr>
          <w:rFonts w:cs="Times New Roman"/>
          <w:b/>
          <w:bCs/>
          <w:noProof/>
          <w:szCs w:val="24"/>
        </w:rPr>
        <w:t>Robinson CJ</w:t>
      </w:r>
      <w:r w:rsidRPr="00184E65">
        <w:rPr>
          <w:rFonts w:cs="Times New Roman"/>
          <w:noProof/>
          <w:szCs w:val="24"/>
        </w:rPr>
        <w:t xml:space="preserve">, </w:t>
      </w:r>
      <w:r w:rsidRPr="00184E65">
        <w:rPr>
          <w:rFonts w:cs="Times New Roman"/>
          <w:b/>
          <w:bCs/>
          <w:noProof/>
          <w:szCs w:val="24"/>
        </w:rPr>
        <w:t>Sahl JW</w:t>
      </w:r>
      <w:r w:rsidRPr="00184E65">
        <w:rPr>
          <w:rFonts w:cs="Times New Roman"/>
          <w:noProof/>
          <w:szCs w:val="24"/>
        </w:rPr>
        <w:t xml:space="preserve">, </w:t>
      </w:r>
      <w:r w:rsidRPr="00184E65">
        <w:rPr>
          <w:rFonts w:cs="Times New Roman"/>
          <w:b/>
          <w:bCs/>
          <w:noProof/>
          <w:szCs w:val="24"/>
        </w:rPr>
        <w:t>Stres B</w:t>
      </w:r>
      <w:r w:rsidRPr="00184E65">
        <w:rPr>
          <w:rFonts w:cs="Times New Roman"/>
          <w:noProof/>
          <w:szCs w:val="24"/>
        </w:rPr>
        <w:t xml:space="preserve">, </w:t>
      </w:r>
      <w:r w:rsidRPr="00184E65">
        <w:rPr>
          <w:rFonts w:cs="Times New Roman"/>
          <w:b/>
          <w:bCs/>
          <w:noProof/>
          <w:szCs w:val="24"/>
        </w:rPr>
        <w:t>Thallinger GG</w:t>
      </w:r>
      <w:r w:rsidRPr="00184E65">
        <w:rPr>
          <w:rFonts w:cs="Times New Roman"/>
          <w:noProof/>
          <w:szCs w:val="24"/>
        </w:rPr>
        <w:t xml:space="preserve">, </w:t>
      </w:r>
      <w:r w:rsidRPr="00184E65">
        <w:rPr>
          <w:rFonts w:cs="Times New Roman"/>
          <w:b/>
          <w:bCs/>
          <w:noProof/>
          <w:szCs w:val="24"/>
        </w:rPr>
        <w:t>Van Horn DJ</w:t>
      </w:r>
      <w:r w:rsidRPr="00184E65">
        <w:rPr>
          <w:rFonts w:cs="Times New Roman"/>
          <w:noProof/>
          <w:szCs w:val="24"/>
        </w:rPr>
        <w:t xml:space="preserve">, </w:t>
      </w:r>
      <w:r w:rsidRPr="00184E65">
        <w:rPr>
          <w:rFonts w:cs="Times New Roman"/>
          <w:b/>
          <w:bCs/>
          <w:noProof/>
          <w:szCs w:val="24"/>
        </w:rPr>
        <w:t>Weber CF</w:t>
      </w:r>
      <w:r w:rsidRPr="00184E65">
        <w:rPr>
          <w:rFonts w:cs="Times New Roman"/>
          <w:noProof/>
          <w:szCs w:val="24"/>
        </w:rPr>
        <w:t xml:space="preserve">. 2009. Introducing mothur: Open-source, platform-independent, community-supported software for describing and comparing microbial communities. Appl Environ Microbiol </w:t>
      </w:r>
      <w:r w:rsidRPr="00184E65">
        <w:rPr>
          <w:rFonts w:cs="Times New Roman"/>
          <w:b/>
          <w:bCs/>
          <w:noProof/>
          <w:szCs w:val="24"/>
        </w:rPr>
        <w:t>75</w:t>
      </w:r>
      <w:r w:rsidRPr="00184E65">
        <w:rPr>
          <w:rFonts w:cs="Times New Roman"/>
          <w:noProof/>
          <w:szCs w:val="24"/>
        </w:rPr>
        <w:t>:7537–7541.</w:t>
      </w:r>
    </w:p>
    <w:p w14:paraId="481109E8"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41. </w:t>
      </w:r>
      <w:r w:rsidRPr="00184E65">
        <w:rPr>
          <w:rFonts w:cs="Times New Roman"/>
          <w:noProof/>
          <w:szCs w:val="24"/>
        </w:rPr>
        <w:tab/>
      </w:r>
      <w:r w:rsidRPr="00184E65">
        <w:rPr>
          <w:rFonts w:cs="Times New Roman"/>
          <w:b/>
          <w:bCs/>
          <w:noProof/>
          <w:szCs w:val="24"/>
        </w:rPr>
        <w:t>DeSantis TZ</w:t>
      </w:r>
      <w:r w:rsidRPr="00184E65">
        <w:rPr>
          <w:rFonts w:cs="Times New Roman"/>
          <w:noProof/>
          <w:szCs w:val="24"/>
        </w:rPr>
        <w:t xml:space="preserve">, </w:t>
      </w:r>
      <w:r w:rsidRPr="00184E65">
        <w:rPr>
          <w:rFonts w:cs="Times New Roman"/>
          <w:b/>
          <w:bCs/>
          <w:noProof/>
          <w:szCs w:val="24"/>
        </w:rPr>
        <w:t>Hugenholtz P</w:t>
      </w:r>
      <w:r w:rsidRPr="00184E65">
        <w:rPr>
          <w:rFonts w:cs="Times New Roman"/>
          <w:noProof/>
          <w:szCs w:val="24"/>
        </w:rPr>
        <w:t xml:space="preserve">, </w:t>
      </w:r>
      <w:r w:rsidRPr="00184E65">
        <w:rPr>
          <w:rFonts w:cs="Times New Roman"/>
          <w:b/>
          <w:bCs/>
          <w:noProof/>
          <w:szCs w:val="24"/>
        </w:rPr>
        <w:t>Larsen N</w:t>
      </w:r>
      <w:r w:rsidRPr="00184E65">
        <w:rPr>
          <w:rFonts w:cs="Times New Roman"/>
          <w:noProof/>
          <w:szCs w:val="24"/>
        </w:rPr>
        <w:t xml:space="preserve">, </w:t>
      </w:r>
      <w:r w:rsidRPr="00184E65">
        <w:rPr>
          <w:rFonts w:cs="Times New Roman"/>
          <w:b/>
          <w:bCs/>
          <w:noProof/>
          <w:szCs w:val="24"/>
        </w:rPr>
        <w:t>Rojas M</w:t>
      </w:r>
      <w:r w:rsidRPr="00184E65">
        <w:rPr>
          <w:rFonts w:cs="Times New Roman"/>
          <w:noProof/>
          <w:szCs w:val="24"/>
        </w:rPr>
        <w:t xml:space="preserve">, </w:t>
      </w:r>
      <w:r w:rsidRPr="00184E65">
        <w:rPr>
          <w:rFonts w:cs="Times New Roman"/>
          <w:b/>
          <w:bCs/>
          <w:noProof/>
          <w:szCs w:val="24"/>
        </w:rPr>
        <w:t>Brodie EL</w:t>
      </w:r>
      <w:r w:rsidRPr="00184E65">
        <w:rPr>
          <w:rFonts w:cs="Times New Roman"/>
          <w:noProof/>
          <w:szCs w:val="24"/>
        </w:rPr>
        <w:t xml:space="preserve">, </w:t>
      </w:r>
      <w:r w:rsidRPr="00184E65">
        <w:rPr>
          <w:rFonts w:cs="Times New Roman"/>
          <w:b/>
          <w:bCs/>
          <w:noProof/>
          <w:szCs w:val="24"/>
        </w:rPr>
        <w:t>Keller K</w:t>
      </w:r>
      <w:r w:rsidRPr="00184E65">
        <w:rPr>
          <w:rFonts w:cs="Times New Roman"/>
          <w:noProof/>
          <w:szCs w:val="24"/>
        </w:rPr>
        <w:t xml:space="preserve">, </w:t>
      </w:r>
      <w:r w:rsidRPr="00184E65">
        <w:rPr>
          <w:rFonts w:cs="Times New Roman"/>
          <w:b/>
          <w:bCs/>
          <w:noProof/>
          <w:szCs w:val="24"/>
        </w:rPr>
        <w:t>Huber T</w:t>
      </w:r>
      <w:r w:rsidRPr="00184E65">
        <w:rPr>
          <w:rFonts w:cs="Times New Roman"/>
          <w:noProof/>
          <w:szCs w:val="24"/>
        </w:rPr>
        <w:t xml:space="preserve">, </w:t>
      </w:r>
      <w:r w:rsidRPr="00184E65">
        <w:rPr>
          <w:rFonts w:cs="Times New Roman"/>
          <w:b/>
          <w:bCs/>
          <w:noProof/>
          <w:szCs w:val="24"/>
        </w:rPr>
        <w:t>Dalevi D</w:t>
      </w:r>
      <w:r w:rsidRPr="00184E65">
        <w:rPr>
          <w:rFonts w:cs="Times New Roman"/>
          <w:noProof/>
          <w:szCs w:val="24"/>
        </w:rPr>
        <w:t xml:space="preserve">, </w:t>
      </w:r>
      <w:r w:rsidRPr="00184E65">
        <w:rPr>
          <w:rFonts w:cs="Times New Roman"/>
          <w:b/>
          <w:bCs/>
          <w:noProof/>
          <w:szCs w:val="24"/>
        </w:rPr>
        <w:t>Hu P</w:t>
      </w:r>
      <w:r w:rsidRPr="00184E65">
        <w:rPr>
          <w:rFonts w:cs="Times New Roman"/>
          <w:noProof/>
          <w:szCs w:val="24"/>
        </w:rPr>
        <w:t xml:space="preserve">, </w:t>
      </w:r>
      <w:r w:rsidRPr="00184E65">
        <w:rPr>
          <w:rFonts w:cs="Times New Roman"/>
          <w:b/>
          <w:bCs/>
          <w:noProof/>
          <w:szCs w:val="24"/>
        </w:rPr>
        <w:t>Andersen GL</w:t>
      </w:r>
      <w:r w:rsidRPr="00184E65">
        <w:rPr>
          <w:rFonts w:cs="Times New Roman"/>
          <w:noProof/>
          <w:szCs w:val="24"/>
        </w:rPr>
        <w:t xml:space="preserve">. 2006. Greengenes, a chimera-checked 16S rRNA gene database and workbench compatible with ARB. Appl Environ Microbiol </w:t>
      </w:r>
      <w:r w:rsidRPr="00184E65">
        <w:rPr>
          <w:rFonts w:cs="Times New Roman"/>
          <w:b/>
          <w:bCs/>
          <w:noProof/>
          <w:szCs w:val="24"/>
        </w:rPr>
        <w:t>72</w:t>
      </w:r>
      <w:r w:rsidRPr="00184E65">
        <w:rPr>
          <w:rFonts w:cs="Times New Roman"/>
          <w:noProof/>
          <w:szCs w:val="24"/>
        </w:rPr>
        <w:t>:5069–5072.</w:t>
      </w:r>
    </w:p>
    <w:p w14:paraId="50B5E6CB"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42. </w:t>
      </w:r>
      <w:r w:rsidRPr="00184E65">
        <w:rPr>
          <w:rFonts w:cs="Times New Roman"/>
          <w:noProof/>
          <w:szCs w:val="24"/>
        </w:rPr>
        <w:tab/>
      </w:r>
      <w:r w:rsidRPr="00184E65">
        <w:rPr>
          <w:rFonts w:cs="Times New Roman"/>
          <w:b/>
          <w:bCs/>
          <w:noProof/>
          <w:szCs w:val="24"/>
        </w:rPr>
        <w:t>Newton RJ</w:t>
      </w:r>
      <w:r w:rsidRPr="00184E65">
        <w:rPr>
          <w:rFonts w:cs="Times New Roman"/>
          <w:noProof/>
          <w:szCs w:val="24"/>
        </w:rPr>
        <w:t xml:space="preserve">, </w:t>
      </w:r>
      <w:r w:rsidRPr="00184E65">
        <w:rPr>
          <w:rFonts w:cs="Times New Roman"/>
          <w:b/>
          <w:bCs/>
          <w:noProof/>
          <w:szCs w:val="24"/>
        </w:rPr>
        <w:t>Jones SE</w:t>
      </w:r>
      <w:r w:rsidRPr="00184E65">
        <w:rPr>
          <w:rFonts w:cs="Times New Roman"/>
          <w:noProof/>
          <w:szCs w:val="24"/>
        </w:rPr>
        <w:t xml:space="preserve">, </w:t>
      </w:r>
      <w:r w:rsidRPr="00184E65">
        <w:rPr>
          <w:rFonts w:cs="Times New Roman"/>
          <w:b/>
          <w:bCs/>
          <w:noProof/>
          <w:szCs w:val="24"/>
        </w:rPr>
        <w:t>Eiler A</w:t>
      </w:r>
      <w:r w:rsidRPr="00184E65">
        <w:rPr>
          <w:rFonts w:cs="Times New Roman"/>
          <w:noProof/>
          <w:szCs w:val="24"/>
        </w:rPr>
        <w:t xml:space="preserve">, </w:t>
      </w:r>
      <w:r w:rsidRPr="00184E65">
        <w:rPr>
          <w:rFonts w:cs="Times New Roman"/>
          <w:b/>
          <w:bCs/>
          <w:noProof/>
          <w:szCs w:val="24"/>
        </w:rPr>
        <w:t>McMahon KD</w:t>
      </w:r>
      <w:r w:rsidRPr="00184E65">
        <w:rPr>
          <w:rFonts w:cs="Times New Roman"/>
          <w:noProof/>
          <w:szCs w:val="24"/>
        </w:rPr>
        <w:t xml:space="preserve">, </w:t>
      </w:r>
      <w:r w:rsidRPr="00184E65">
        <w:rPr>
          <w:rFonts w:cs="Times New Roman"/>
          <w:b/>
          <w:bCs/>
          <w:noProof/>
          <w:szCs w:val="24"/>
        </w:rPr>
        <w:t>Bertilsson S</w:t>
      </w:r>
      <w:r w:rsidRPr="00184E65">
        <w:rPr>
          <w:rFonts w:cs="Times New Roman"/>
          <w:noProof/>
          <w:szCs w:val="24"/>
        </w:rPr>
        <w:t xml:space="preserve">. 2011. A guide to the natural history of freshwater lake bacteria. Microbiol Mol Biol Rev </w:t>
      </w:r>
      <w:r w:rsidRPr="00184E65">
        <w:rPr>
          <w:rFonts w:cs="Times New Roman"/>
          <w:b/>
          <w:bCs/>
          <w:noProof/>
          <w:szCs w:val="24"/>
        </w:rPr>
        <w:t>75</w:t>
      </w:r>
      <w:r w:rsidRPr="00184E65">
        <w:rPr>
          <w:rFonts w:cs="Times New Roman"/>
          <w:noProof/>
          <w:szCs w:val="24"/>
        </w:rPr>
        <w:t>:14–49.</w:t>
      </w:r>
    </w:p>
    <w:p w14:paraId="6D63C798"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lastRenderedPageBreak/>
        <w:t xml:space="preserve">43. </w:t>
      </w:r>
      <w:r w:rsidRPr="00184E65">
        <w:rPr>
          <w:rFonts w:cs="Times New Roman"/>
          <w:noProof/>
          <w:szCs w:val="24"/>
        </w:rPr>
        <w:tab/>
      </w:r>
      <w:r w:rsidRPr="00184E65">
        <w:rPr>
          <w:rFonts w:cs="Times New Roman"/>
          <w:b/>
          <w:bCs/>
          <w:noProof/>
          <w:szCs w:val="24"/>
        </w:rPr>
        <w:t>Camacho C</w:t>
      </w:r>
      <w:r w:rsidRPr="00184E65">
        <w:rPr>
          <w:rFonts w:cs="Times New Roman"/>
          <w:noProof/>
          <w:szCs w:val="24"/>
        </w:rPr>
        <w:t xml:space="preserve">, </w:t>
      </w:r>
      <w:r w:rsidRPr="00184E65">
        <w:rPr>
          <w:rFonts w:cs="Times New Roman"/>
          <w:b/>
          <w:bCs/>
          <w:noProof/>
          <w:szCs w:val="24"/>
        </w:rPr>
        <w:t>Coulouris G</w:t>
      </w:r>
      <w:r w:rsidRPr="00184E65">
        <w:rPr>
          <w:rFonts w:cs="Times New Roman"/>
          <w:noProof/>
          <w:szCs w:val="24"/>
        </w:rPr>
        <w:t xml:space="preserve">, </w:t>
      </w:r>
      <w:r w:rsidRPr="00184E65">
        <w:rPr>
          <w:rFonts w:cs="Times New Roman"/>
          <w:b/>
          <w:bCs/>
          <w:noProof/>
          <w:szCs w:val="24"/>
        </w:rPr>
        <w:t>Avagyan V</w:t>
      </w:r>
      <w:r w:rsidRPr="00184E65">
        <w:rPr>
          <w:rFonts w:cs="Times New Roman"/>
          <w:noProof/>
          <w:szCs w:val="24"/>
        </w:rPr>
        <w:t xml:space="preserve">, </w:t>
      </w:r>
      <w:r w:rsidRPr="00184E65">
        <w:rPr>
          <w:rFonts w:cs="Times New Roman"/>
          <w:b/>
          <w:bCs/>
          <w:noProof/>
          <w:szCs w:val="24"/>
        </w:rPr>
        <w:t>Ma N</w:t>
      </w:r>
      <w:r w:rsidRPr="00184E65">
        <w:rPr>
          <w:rFonts w:cs="Times New Roman"/>
          <w:noProof/>
          <w:szCs w:val="24"/>
        </w:rPr>
        <w:t xml:space="preserve">, </w:t>
      </w:r>
      <w:r w:rsidRPr="00184E65">
        <w:rPr>
          <w:rFonts w:cs="Times New Roman"/>
          <w:b/>
          <w:bCs/>
          <w:noProof/>
          <w:szCs w:val="24"/>
        </w:rPr>
        <w:t>Papadopoulos J</w:t>
      </w:r>
      <w:r w:rsidRPr="00184E65">
        <w:rPr>
          <w:rFonts w:cs="Times New Roman"/>
          <w:noProof/>
          <w:szCs w:val="24"/>
        </w:rPr>
        <w:t xml:space="preserve">, </w:t>
      </w:r>
      <w:r w:rsidRPr="00184E65">
        <w:rPr>
          <w:rFonts w:cs="Times New Roman"/>
          <w:b/>
          <w:bCs/>
          <w:noProof/>
          <w:szCs w:val="24"/>
        </w:rPr>
        <w:t>Bealer K</w:t>
      </w:r>
      <w:r w:rsidRPr="00184E65">
        <w:rPr>
          <w:rFonts w:cs="Times New Roman"/>
          <w:noProof/>
          <w:szCs w:val="24"/>
        </w:rPr>
        <w:t xml:space="preserve">, </w:t>
      </w:r>
      <w:r w:rsidRPr="00184E65">
        <w:rPr>
          <w:rFonts w:cs="Times New Roman"/>
          <w:b/>
          <w:bCs/>
          <w:noProof/>
          <w:szCs w:val="24"/>
        </w:rPr>
        <w:t>Madden TL</w:t>
      </w:r>
      <w:r w:rsidRPr="00184E65">
        <w:rPr>
          <w:rFonts w:cs="Times New Roman"/>
          <w:noProof/>
          <w:szCs w:val="24"/>
        </w:rPr>
        <w:t xml:space="preserve">. 2009. BLAST plus : architecture and applications. BMC Bioinformatics </w:t>
      </w:r>
      <w:r w:rsidRPr="00184E65">
        <w:rPr>
          <w:rFonts w:cs="Times New Roman"/>
          <w:b/>
          <w:bCs/>
          <w:noProof/>
          <w:szCs w:val="24"/>
        </w:rPr>
        <w:t>10</w:t>
      </w:r>
      <w:r w:rsidRPr="00184E65">
        <w:rPr>
          <w:rFonts w:cs="Times New Roman"/>
          <w:noProof/>
          <w:szCs w:val="24"/>
        </w:rPr>
        <w:t>:-.</w:t>
      </w:r>
    </w:p>
    <w:p w14:paraId="27ED07DC"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44. </w:t>
      </w:r>
      <w:r w:rsidRPr="00184E65">
        <w:rPr>
          <w:rFonts w:cs="Times New Roman"/>
          <w:noProof/>
          <w:szCs w:val="24"/>
        </w:rPr>
        <w:tab/>
      </w:r>
      <w:r w:rsidRPr="00184E65">
        <w:rPr>
          <w:rFonts w:cs="Times New Roman"/>
          <w:b/>
          <w:bCs/>
          <w:noProof/>
          <w:szCs w:val="24"/>
        </w:rPr>
        <w:t>Wang Q</w:t>
      </w:r>
      <w:r w:rsidRPr="00184E65">
        <w:rPr>
          <w:rFonts w:cs="Times New Roman"/>
          <w:noProof/>
          <w:szCs w:val="24"/>
        </w:rPr>
        <w:t xml:space="preserve">, </w:t>
      </w:r>
      <w:r w:rsidRPr="00184E65">
        <w:rPr>
          <w:rFonts w:cs="Times New Roman"/>
          <w:b/>
          <w:bCs/>
          <w:noProof/>
          <w:szCs w:val="24"/>
        </w:rPr>
        <w:t>Garrity GM</w:t>
      </w:r>
      <w:r w:rsidRPr="00184E65">
        <w:rPr>
          <w:rFonts w:cs="Times New Roman"/>
          <w:noProof/>
          <w:szCs w:val="24"/>
        </w:rPr>
        <w:t xml:space="preserve">, </w:t>
      </w:r>
      <w:r w:rsidRPr="00184E65">
        <w:rPr>
          <w:rFonts w:cs="Times New Roman"/>
          <w:b/>
          <w:bCs/>
          <w:noProof/>
          <w:szCs w:val="24"/>
        </w:rPr>
        <w:t>Tiedje JM</w:t>
      </w:r>
      <w:r w:rsidRPr="00184E65">
        <w:rPr>
          <w:rFonts w:cs="Times New Roman"/>
          <w:noProof/>
          <w:szCs w:val="24"/>
        </w:rPr>
        <w:t xml:space="preserve">, </w:t>
      </w:r>
      <w:r w:rsidRPr="00184E65">
        <w:rPr>
          <w:rFonts w:cs="Times New Roman"/>
          <w:b/>
          <w:bCs/>
          <w:noProof/>
          <w:szCs w:val="24"/>
        </w:rPr>
        <w:t>Cole JR</w:t>
      </w:r>
      <w:r w:rsidRPr="00184E65">
        <w:rPr>
          <w:rFonts w:cs="Times New Roman"/>
          <w:noProof/>
          <w:szCs w:val="24"/>
        </w:rPr>
        <w:t xml:space="preserve">. 2007. Naive Bayesian Classifier for Rapid Assignment of rRNA Sequences into the New Bacterial Taxonomy. Appl Environ Microbiol </w:t>
      </w:r>
      <w:r w:rsidRPr="00184E65">
        <w:rPr>
          <w:rFonts w:cs="Times New Roman"/>
          <w:b/>
          <w:bCs/>
          <w:noProof/>
          <w:szCs w:val="24"/>
        </w:rPr>
        <w:t>73</w:t>
      </w:r>
      <w:r w:rsidRPr="00184E65">
        <w:rPr>
          <w:rFonts w:cs="Times New Roman"/>
          <w:noProof/>
          <w:szCs w:val="24"/>
        </w:rPr>
        <w:t>:5261–5267.</w:t>
      </w:r>
    </w:p>
    <w:p w14:paraId="4B533D4A"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szCs w:val="24"/>
        </w:rPr>
      </w:pPr>
      <w:r w:rsidRPr="00184E65">
        <w:rPr>
          <w:rFonts w:cs="Times New Roman"/>
          <w:noProof/>
          <w:szCs w:val="24"/>
        </w:rPr>
        <w:t xml:space="preserve">45. </w:t>
      </w:r>
      <w:r w:rsidRPr="00184E65">
        <w:rPr>
          <w:rFonts w:cs="Times New Roman"/>
          <w:noProof/>
          <w:szCs w:val="24"/>
        </w:rPr>
        <w:tab/>
      </w:r>
      <w:r w:rsidRPr="00184E65">
        <w:rPr>
          <w:rFonts w:cs="Times New Roman"/>
          <w:b/>
          <w:bCs/>
          <w:noProof/>
          <w:szCs w:val="24"/>
        </w:rPr>
        <w:t>Lozupone C</w:t>
      </w:r>
      <w:r w:rsidRPr="00184E65">
        <w:rPr>
          <w:rFonts w:cs="Times New Roman"/>
          <w:noProof/>
          <w:szCs w:val="24"/>
        </w:rPr>
        <w:t xml:space="preserve">, </w:t>
      </w:r>
      <w:r w:rsidRPr="00184E65">
        <w:rPr>
          <w:rFonts w:cs="Times New Roman"/>
          <w:b/>
          <w:bCs/>
          <w:noProof/>
          <w:szCs w:val="24"/>
        </w:rPr>
        <w:t>Knight R</w:t>
      </w:r>
      <w:r w:rsidRPr="00184E65">
        <w:rPr>
          <w:rFonts w:cs="Times New Roman"/>
          <w:noProof/>
          <w:szCs w:val="24"/>
        </w:rPr>
        <w:t xml:space="preserve">. 2005. UniFrac : a New Phylogenetic Method for Comparing Microbial Communities UniFrac : a New Phylogenetic Method for Comparing Microbial Communities. Appl Environ Microbiol </w:t>
      </w:r>
      <w:r w:rsidRPr="00184E65">
        <w:rPr>
          <w:rFonts w:cs="Times New Roman"/>
          <w:b/>
          <w:bCs/>
          <w:noProof/>
          <w:szCs w:val="24"/>
        </w:rPr>
        <w:t>71</w:t>
      </w:r>
      <w:r w:rsidRPr="00184E65">
        <w:rPr>
          <w:rFonts w:cs="Times New Roman"/>
          <w:noProof/>
          <w:szCs w:val="24"/>
        </w:rPr>
        <w:t>:8228–8235.</w:t>
      </w:r>
    </w:p>
    <w:p w14:paraId="53632CD4" w14:textId="77777777" w:rsidR="00184E65" w:rsidRPr="00184E65" w:rsidRDefault="00184E65" w:rsidP="00184E65">
      <w:pPr>
        <w:widowControl w:val="0"/>
        <w:autoSpaceDE w:val="0"/>
        <w:autoSpaceDN w:val="0"/>
        <w:adjustRightInd w:val="0"/>
        <w:spacing w:after="0" w:line="240" w:lineRule="auto"/>
        <w:ind w:left="640" w:hanging="640"/>
        <w:rPr>
          <w:rFonts w:cs="Times New Roman"/>
          <w:noProof/>
        </w:rPr>
      </w:pPr>
      <w:r w:rsidRPr="00184E65">
        <w:rPr>
          <w:rFonts w:cs="Times New Roman"/>
          <w:noProof/>
          <w:szCs w:val="24"/>
        </w:rPr>
        <w:t xml:space="preserve">46. </w:t>
      </w:r>
      <w:r w:rsidRPr="00184E65">
        <w:rPr>
          <w:rFonts w:cs="Times New Roman"/>
          <w:noProof/>
          <w:szCs w:val="24"/>
        </w:rPr>
        <w:tab/>
      </w:r>
      <w:r w:rsidRPr="00184E65">
        <w:rPr>
          <w:rFonts w:cs="Times New Roman"/>
          <w:b/>
          <w:bCs/>
          <w:noProof/>
          <w:szCs w:val="24"/>
        </w:rPr>
        <w:t>De Cáceres M</w:t>
      </w:r>
      <w:r w:rsidRPr="00184E65">
        <w:rPr>
          <w:rFonts w:cs="Times New Roman"/>
          <w:noProof/>
          <w:szCs w:val="24"/>
        </w:rPr>
        <w:t xml:space="preserve">, </w:t>
      </w:r>
      <w:r w:rsidRPr="00184E65">
        <w:rPr>
          <w:rFonts w:cs="Times New Roman"/>
          <w:b/>
          <w:bCs/>
          <w:noProof/>
          <w:szCs w:val="24"/>
        </w:rPr>
        <w:t>Legendre P</w:t>
      </w:r>
      <w:r w:rsidRPr="00184E65">
        <w:rPr>
          <w:rFonts w:cs="Times New Roman"/>
          <w:noProof/>
          <w:szCs w:val="24"/>
        </w:rPr>
        <w:t xml:space="preserve">. 2009. Associations between species and groups of sites: indices and statistical inference. Ecology </w:t>
      </w:r>
      <w:r w:rsidRPr="00184E65">
        <w:rPr>
          <w:rFonts w:cs="Times New Roman"/>
          <w:b/>
          <w:bCs/>
          <w:noProof/>
          <w:szCs w:val="24"/>
        </w:rPr>
        <w:t>90</w:t>
      </w:r>
      <w:r w:rsidRPr="00184E65">
        <w:rPr>
          <w:rFonts w:cs="Times New Roman"/>
          <w:noProof/>
          <w:szCs w:val="24"/>
        </w:rPr>
        <w:t>:3566–3574.</w:t>
      </w:r>
    </w:p>
    <w:p w14:paraId="6197F370" w14:textId="5AF83B73" w:rsidR="005C1E48" w:rsidRDefault="001046F9" w:rsidP="005C1E48">
      <w:pPr>
        <w:spacing w:after="0" w:line="240" w:lineRule="auto"/>
        <w:rPr>
          <w:rFonts w:cs="Times New Roman"/>
        </w:rPr>
      </w:pPr>
      <w:r>
        <w:rPr>
          <w:rFonts w:cs="Times New Roman"/>
        </w:rPr>
        <w:fldChar w:fldCharType="end"/>
      </w:r>
    </w:p>
    <w:p w14:paraId="36442751" w14:textId="48BD2510" w:rsidR="005C1E48" w:rsidRDefault="005C1E48" w:rsidP="005C1E48">
      <w:pPr>
        <w:spacing w:after="0" w:line="240" w:lineRule="auto"/>
        <w:rPr>
          <w:rFonts w:cs="Times New Roman"/>
        </w:rPr>
      </w:pPr>
    </w:p>
    <w:p w14:paraId="52F0BA6A" w14:textId="5209D7F7" w:rsidR="005C1E48" w:rsidRPr="005C1E48" w:rsidRDefault="005C1E48" w:rsidP="005C1E48">
      <w:pPr>
        <w:spacing w:after="0" w:line="240" w:lineRule="auto"/>
        <w:rPr>
          <w:rFonts w:cs="Times New Roman"/>
        </w:rPr>
      </w:pPr>
    </w:p>
    <w:p w14:paraId="75E1FFA0" w14:textId="2FB919E4" w:rsidR="005C1E48" w:rsidRPr="005C1E48" w:rsidRDefault="00FC6A58" w:rsidP="00383CFF">
      <w:pPr>
        <w:pStyle w:val="Heading1"/>
        <w:jc w:val="both"/>
      </w:pPr>
      <w:r>
        <w:t>Supplemental</w:t>
      </w:r>
      <w:r w:rsidR="00383CFF">
        <w:t xml:space="preserve"> Figures</w:t>
      </w:r>
    </w:p>
    <w:p w14:paraId="2BB3DE8F" w14:textId="0B23E208" w:rsidR="00FC6A58" w:rsidRDefault="005C1E48" w:rsidP="00383CFF">
      <w:pPr>
        <w:spacing w:after="0" w:line="240" w:lineRule="auto"/>
        <w:jc w:val="both"/>
        <w:rPr>
          <w:rFonts w:cs="Times New Roman"/>
        </w:rPr>
      </w:pPr>
      <w:r w:rsidRPr="00152BE5">
        <w:rPr>
          <w:rFonts w:cs="Times New Roman"/>
          <w:b/>
          <w:noProof/>
        </w:rPr>
        <w:drawing>
          <wp:anchor distT="0" distB="0" distL="114300" distR="114300" simplePos="0" relativeHeight="251661312" behindDoc="1" locked="0" layoutInCell="1" allowOverlap="1" wp14:anchorId="59217828" wp14:editId="33FB8DB9">
            <wp:simplePos x="0" y="0"/>
            <wp:positionH relativeFrom="column">
              <wp:posOffset>-525145</wp:posOffset>
            </wp:positionH>
            <wp:positionV relativeFrom="paragraph">
              <wp:posOffset>1034415</wp:posOffset>
            </wp:positionV>
            <wp:extent cx="7210425" cy="3604895"/>
            <wp:effectExtent l="0" t="0" r="9525" b="0"/>
            <wp:wrapTight wrapText="bothSides">
              <wp:wrapPolygon edited="0">
                <wp:start x="0" y="0"/>
                <wp:lineTo x="0" y="21459"/>
                <wp:lineTo x="21571" y="21459"/>
                <wp:lineTo x="21571"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S1.png"/>
                    <pic:cNvPicPr/>
                  </pic:nvPicPr>
                  <pic:blipFill>
                    <a:blip r:embed="rId13">
                      <a:extLst>
                        <a:ext uri="{28A0092B-C50C-407E-A947-70E740481C1C}">
                          <a14:useLocalDpi xmlns:a14="http://schemas.microsoft.com/office/drawing/2010/main" val="0"/>
                        </a:ext>
                      </a:extLst>
                    </a:blip>
                    <a:stretch>
                      <a:fillRect/>
                    </a:stretch>
                  </pic:blipFill>
                  <pic:spPr>
                    <a:xfrm>
                      <a:off x="0" y="0"/>
                      <a:ext cx="7210425" cy="3604895"/>
                    </a:xfrm>
                    <a:prstGeom prst="rect">
                      <a:avLst/>
                    </a:prstGeom>
                  </pic:spPr>
                </pic:pic>
              </a:graphicData>
            </a:graphic>
            <wp14:sizeRelH relativeFrom="margin">
              <wp14:pctWidth>0</wp14:pctWidth>
            </wp14:sizeRelH>
            <wp14:sizeRelV relativeFrom="margin">
              <wp14:pctHeight>0</wp14:pctHeight>
            </wp14:sizeRelV>
          </wp:anchor>
        </w:drawing>
      </w:r>
      <w:r w:rsidR="00FC6A58" w:rsidRPr="00152BE5">
        <w:rPr>
          <w:rFonts w:cs="Times New Roman"/>
          <w:b/>
        </w:rPr>
        <w:t>Figure S1. Phylum rank abundance in entire dataset</w:t>
      </w:r>
      <w:r w:rsidR="00152BE5">
        <w:rPr>
          <w:rFonts w:cs="Times New Roman"/>
          <w:b/>
        </w:rPr>
        <w:t xml:space="preserve">. </w:t>
      </w:r>
      <w:r w:rsidR="00152BE5">
        <w:rPr>
          <w:rFonts w:cs="Times New Roman"/>
        </w:rPr>
        <w:t>When OTUs are grouped by phylum and read abundances summed over the entire dataset, Proteobacteria, Actinobacteria, and Bacteroidetes are the most abundant phyla. Unclassified Bacteria are the fifth largest group. Members of the candidate phyla radiation such as OD1 (Parcubacteria) and OP3 (Omnitrophica) are also well-represented in this dataset.</w:t>
      </w:r>
    </w:p>
    <w:p w14:paraId="22E706AC" w14:textId="78666454" w:rsidR="005C1E48" w:rsidRDefault="005C1E48" w:rsidP="00383CFF">
      <w:pPr>
        <w:spacing w:after="0" w:line="240" w:lineRule="auto"/>
        <w:jc w:val="both"/>
        <w:rPr>
          <w:rFonts w:cs="Times New Roman"/>
        </w:rPr>
      </w:pPr>
    </w:p>
    <w:p w14:paraId="0956D0AA" w14:textId="4BA94EFC" w:rsidR="005C1E48" w:rsidRDefault="005C1E48" w:rsidP="00383CFF">
      <w:pPr>
        <w:spacing w:after="0" w:line="240" w:lineRule="auto"/>
        <w:jc w:val="both"/>
        <w:rPr>
          <w:rFonts w:cs="Times New Roman"/>
        </w:rPr>
      </w:pPr>
    </w:p>
    <w:p w14:paraId="3947F2A3" w14:textId="6A3FED95" w:rsidR="005C1E48" w:rsidRDefault="005C1E48" w:rsidP="00383CFF">
      <w:pPr>
        <w:spacing w:after="0" w:line="240" w:lineRule="auto"/>
        <w:jc w:val="both"/>
        <w:rPr>
          <w:rFonts w:cs="Times New Roman"/>
        </w:rPr>
      </w:pPr>
    </w:p>
    <w:p w14:paraId="318A53DB" w14:textId="54850B9E" w:rsidR="005C1E48" w:rsidRDefault="005C1E48" w:rsidP="00383CFF">
      <w:pPr>
        <w:spacing w:after="0" w:line="240" w:lineRule="auto"/>
        <w:jc w:val="both"/>
        <w:rPr>
          <w:rFonts w:cs="Times New Roman"/>
        </w:rPr>
      </w:pPr>
    </w:p>
    <w:p w14:paraId="0F1B9D8B" w14:textId="292A167F" w:rsidR="005C1E48" w:rsidRDefault="005C1E48" w:rsidP="00383CFF">
      <w:pPr>
        <w:spacing w:after="0" w:line="240" w:lineRule="auto"/>
        <w:jc w:val="both"/>
        <w:rPr>
          <w:rFonts w:cs="Times New Roman"/>
        </w:rPr>
      </w:pPr>
    </w:p>
    <w:p w14:paraId="3319644A" w14:textId="46FB562E" w:rsidR="005C1E48" w:rsidRPr="00152BE5" w:rsidRDefault="005C1E48" w:rsidP="00383CFF">
      <w:pPr>
        <w:spacing w:after="0" w:line="240" w:lineRule="auto"/>
        <w:jc w:val="both"/>
        <w:rPr>
          <w:rFonts w:cs="Times New Roman"/>
        </w:rPr>
      </w:pPr>
    </w:p>
    <w:p w14:paraId="0C83C791" w14:textId="24B174FD" w:rsidR="005245FD" w:rsidRDefault="005245FD" w:rsidP="00383CFF">
      <w:pPr>
        <w:spacing w:after="0" w:line="240" w:lineRule="auto"/>
        <w:jc w:val="both"/>
        <w:rPr>
          <w:rFonts w:cs="Times New Roman"/>
        </w:rPr>
      </w:pPr>
      <w:r w:rsidRPr="002F1C22">
        <w:rPr>
          <w:rFonts w:cs="Times New Roman"/>
          <w:b/>
        </w:rPr>
        <w:t>Table S1. Means and standard deviations in the number of taxa by lake and layer.</w:t>
      </w:r>
      <w:r>
        <w:rPr>
          <w:rFonts w:cs="Times New Roman"/>
          <w:b/>
        </w:rPr>
        <w:t xml:space="preserve"> </w:t>
      </w:r>
      <w:r>
        <w:rPr>
          <w:rFonts w:cs="Times New Roman"/>
        </w:rPr>
        <w:t>In order to better interpret the results of Figure 1, statistics about richness are presented here.</w:t>
      </w:r>
    </w:p>
    <w:p w14:paraId="46E1C38F" w14:textId="77777777" w:rsidR="005C1E48" w:rsidRDefault="005C1E48" w:rsidP="00383CFF">
      <w:pPr>
        <w:spacing w:after="0" w:line="240" w:lineRule="auto"/>
        <w:jc w:val="both"/>
        <w:rPr>
          <w:rFonts w:cs="Times New Roman"/>
        </w:rPr>
      </w:pPr>
    </w:p>
    <w:tbl>
      <w:tblPr>
        <w:tblStyle w:val="PlainTable5"/>
        <w:tblW w:w="0" w:type="auto"/>
        <w:tblLayout w:type="fixed"/>
        <w:tblLook w:val="04A0" w:firstRow="1" w:lastRow="0" w:firstColumn="1" w:lastColumn="0" w:noHBand="0" w:noVBand="1"/>
      </w:tblPr>
      <w:tblGrid>
        <w:gridCol w:w="2808"/>
        <w:gridCol w:w="1440"/>
        <w:gridCol w:w="1170"/>
        <w:gridCol w:w="1620"/>
        <w:gridCol w:w="1350"/>
      </w:tblGrid>
      <w:tr w:rsidR="005245FD" w14:paraId="4E8424D1" w14:textId="77777777" w:rsidTr="00103B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08" w:type="dxa"/>
          </w:tcPr>
          <w:p w14:paraId="368BC1FE" w14:textId="77777777" w:rsidR="005245FD" w:rsidRDefault="005245FD" w:rsidP="00383CFF">
            <w:pPr>
              <w:jc w:val="both"/>
              <w:rPr>
                <w:rFonts w:cs="Times New Roman"/>
              </w:rPr>
            </w:pPr>
          </w:p>
        </w:tc>
        <w:tc>
          <w:tcPr>
            <w:tcW w:w="1440" w:type="dxa"/>
          </w:tcPr>
          <w:p w14:paraId="2A9E0F95" w14:textId="77777777" w:rsidR="005245FD" w:rsidRPr="002F1C22"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u w:val="single"/>
              </w:rPr>
            </w:pPr>
            <w:r w:rsidRPr="002F1C22">
              <w:rPr>
                <w:rFonts w:cs="Times New Roman"/>
                <w:u w:val="single"/>
              </w:rPr>
              <w:t>Epilimnion</w:t>
            </w:r>
          </w:p>
          <w:p w14:paraId="0CC88699"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Mean</w:t>
            </w:r>
          </w:p>
        </w:tc>
        <w:tc>
          <w:tcPr>
            <w:tcW w:w="1170" w:type="dxa"/>
          </w:tcPr>
          <w:p w14:paraId="03E0494B"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p>
          <w:p w14:paraId="4E686E14"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Standard Deviation</w:t>
            </w:r>
          </w:p>
        </w:tc>
        <w:tc>
          <w:tcPr>
            <w:tcW w:w="1620" w:type="dxa"/>
          </w:tcPr>
          <w:p w14:paraId="1753D913" w14:textId="77777777" w:rsidR="005245FD" w:rsidRPr="002F1C22"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u w:val="single"/>
              </w:rPr>
            </w:pPr>
            <w:r w:rsidRPr="002F1C22">
              <w:rPr>
                <w:rFonts w:cs="Times New Roman"/>
                <w:u w:val="single"/>
              </w:rPr>
              <w:t>Hypolimnion</w:t>
            </w:r>
          </w:p>
          <w:p w14:paraId="06BB5F49"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Mean</w:t>
            </w:r>
          </w:p>
        </w:tc>
        <w:tc>
          <w:tcPr>
            <w:tcW w:w="1350" w:type="dxa"/>
          </w:tcPr>
          <w:p w14:paraId="5D431B88"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p>
          <w:p w14:paraId="72840A18"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Standard deviation</w:t>
            </w:r>
          </w:p>
        </w:tc>
      </w:tr>
      <w:tr w:rsidR="005245FD" w14:paraId="1E4F2A1E"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3E85478F" w14:textId="77777777" w:rsidR="005245FD" w:rsidRDefault="005245FD" w:rsidP="00383CFF">
            <w:pPr>
              <w:jc w:val="both"/>
              <w:rPr>
                <w:rFonts w:cs="Times New Roman"/>
              </w:rPr>
            </w:pPr>
            <w:r>
              <w:rPr>
                <w:rFonts w:cs="Times New Roman"/>
              </w:rPr>
              <w:t>Crystal Bog (CB)</w:t>
            </w:r>
          </w:p>
        </w:tc>
        <w:tc>
          <w:tcPr>
            <w:tcW w:w="1440" w:type="dxa"/>
            <w:tcBorders>
              <w:top w:val="single" w:sz="4" w:space="0" w:color="7F7F7F" w:themeColor="text1" w:themeTint="80"/>
              <w:right w:val="single" w:sz="4" w:space="0" w:color="auto"/>
            </w:tcBorders>
          </w:tcPr>
          <w:p w14:paraId="1A17066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29</w:t>
            </w:r>
          </w:p>
        </w:tc>
        <w:tc>
          <w:tcPr>
            <w:tcW w:w="1170" w:type="dxa"/>
            <w:tcBorders>
              <w:top w:val="single" w:sz="4" w:space="0" w:color="7F7F7F" w:themeColor="text1" w:themeTint="80"/>
              <w:left w:val="single" w:sz="4" w:space="0" w:color="auto"/>
              <w:right w:val="single" w:sz="4" w:space="0" w:color="auto"/>
            </w:tcBorders>
          </w:tcPr>
          <w:p w14:paraId="005E5666"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28</w:t>
            </w:r>
          </w:p>
        </w:tc>
        <w:tc>
          <w:tcPr>
            <w:tcW w:w="1620" w:type="dxa"/>
            <w:tcBorders>
              <w:top w:val="single" w:sz="4" w:space="0" w:color="7F7F7F" w:themeColor="text1" w:themeTint="80"/>
              <w:left w:val="single" w:sz="4" w:space="0" w:color="auto"/>
              <w:right w:val="single" w:sz="4" w:space="0" w:color="auto"/>
            </w:tcBorders>
          </w:tcPr>
          <w:p w14:paraId="3E252F84"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48</w:t>
            </w:r>
          </w:p>
        </w:tc>
        <w:tc>
          <w:tcPr>
            <w:tcW w:w="1350" w:type="dxa"/>
            <w:tcBorders>
              <w:top w:val="single" w:sz="4" w:space="0" w:color="7F7F7F" w:themeColor="text1" w:themeTint="80"/>
              <w:left w:val="single" w:sz="4" w:space="0" w:color="auto"/>
              <w:right w:val="single" w:sz="4" w:space="0" w:color="auto"/>
            </w:tcBorders>
          </w:tcPr>
          <w:p w14:paraId="339CB817"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1</w:t>
            </w:r>
          </w:p>
        </w:tc>
      </w:tr>
      <w:tr w:rsidR="005245FD" w14:paraId="105D3D13"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5E0F799E" w14:textId="77777777" w:rsidR="005245FD" w:rsidRDefault="005245FD" w:rsidP="00383CFF">
            <w:pPr>
              <w:jc w:val="both"/>
              <w:rPr>
                <w:rFonts w:cs="Times New Roman"/>
              </w:rPr>
            </w:pPr>
            <w:r>
              <w:rPr>
                <w:rFonts w:cs="Times New Roman"/>
              </w:rPr>
              <w:t>Forestry Bog (FB)</w:t>
            </w:r>
          </w:p>
        </w:tc>
        <w:tc>
          <w:tcPr>
            <w:tcW w:w="1440" w:type="dxa"/>
            <w:tcBorders>
              <w:right w:val="single" w:sz="4" w:space="0" w:color="auto"/>
            </w:tcBorders>
          </w:tcPr>
          <w:p w14:paraId="12B98F7F"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09</w:t>
            </w:r>
          </w:p>
        </w:tc>
        <w:tc>
          <w:tcPr>
            <w:tcW w:w="1170" w:type="dxa"/>
            <w:tcBorders>
              <w:left w:val="single" w:sz="4" w:space="0" w:color="auto"/>
              <w:right w:val="single" w:sz="4" w:space="0" w:color="auto"/>
            </w:tcBorders>
          </w:tcPr>
          <w:p w14:paraId="73C2C098"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2</w:t>
            </w:r>
          </w:p>
        </w:tc>
        <w:tc>
          <w:tcPr>
            <w:tcW w:w="1620" w:type="dxa"/>
            <w:tcBorders>
              <w:left w:val="single" w:sz="4" w:space="0" w:color="auto"/>
              <w:right w:val="single" w:sz="4" w:space="0" w:color="auto"/>
            </w:tcBorders>
          </w:tcPr>
          <w:p w14:paraId="11636FAC"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45</w:t>
            </w:r>
          </w:p>
        </w:tc>
        <w:tc>
          <w:tcPr>
            <w:tcW w:w="1350" w:type="dxa"/>
            <w:tcBorders>
              <w:left w:val="single" w:sz="4" w:space="0" w:color="auto"/>
              <w:right w:val="single" w:sz="4" w:space="0" w:color="auto"/>
            </w:tcBorders>
          </w:tcPr>
          <w:p w14:paraId="2EBFD50E"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7</w:t>
            </w:r>
          </w:p>
        </w:tc>
      </w:tr>
      <w:tr w:rsidR="005245FD" w14:paraId="59D2250A"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63FCC436" w14:textId="77777777" w:rsidR="005245FD" w:rsidRDefault="005245FD" w:rsidP="00383CFF">
            <w:pPr>
              <w:jc w:val="both"/>
              <w:rPr>
                <w:rFonts w:cs="Times New Roman"/>
              </w:rPr>
            </w:pPr>
            <w:r>
              <w:rPr>
                <w:rFonts w:cs="Times New Roman"/>
              </w:rPr>
              <w:t>West Sparkling Bog (WS)</w:t>
            </w:r>
          </w:p>
        </w:tc>
        <w:tc>
          <w:tcPr>
            <w:tcW w:w="1440" w:type="dxa"/>
            <w:tcBorders>
              <w:right w:val="single" w:sz="4" w:space="0" w:color="auto"/>
            </w:tcBorders>
          </w:tcPr>
          <w:p w14:paraId="7300424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50</w:t>
            </w:r>
          </w:p>
        </w:tc>
        <w:tc>
          <w:tcPr>
            <w:tcW w:w="1170" w:type="dxa"/>
            <w:tcBorders>
              <w:left w:val="single" w:sz="4" w:space="0" w:color="auto"/>
              <w:right w:val="single" w:sz="4" w:space="0" w:color="auto"/>
            </w:tcBorders>
          </w:tcPr>
          <w:p w14:paraId="6BFC7962"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45</w:t>
            </w:r>
          </w:p>
        </w:tc>
        <w:tc>
          <w:tcPr>
            <w:tcW w:w="1620" w:type="dxa"/>
            <w:tcBorders>
              <w:left w:val="single" w:sz="4" w:space="0" w:color="auto"/>
              <w:right w:val="single" w:sz="4" w:space="0" w:color="auto"/>
            </w:tcBorders>
          </w:tcPr>
          <w:p w14:paraId="4FC996B7"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82</w:t>
            </w:r>
          </w:p>
        </w:tc>
        <w:tc>
          <w:tcPr>
            <w:tcW w:w="1350" w:type="dxa"/>
            <w:tcBorders>
              <w:left w:val="single" w:sz="4" w:space="0" w:color="auto"/>
              <w:right w:val="single" w:sz="4" w:space="0" w:color="auto"/>
            </w:tcBorders>
          </w:tcPr>
          <w:p w14:paraId="03A7DCE6"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56</w:t>
            </w:r>
          </w:p>
        </w:tc>
      </w:tr>
      <w:tr w:rsidR="005245FD" w14:paraId="6363E4BA"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6DE3E764" w14:textId="77777777" w:rsidR="005245FD" w:rsidRDefault="005245FD" w:rsidP="00383CFF">
            <w:pPr>
              <w:jc w:val="both"/>
              <w:rPr>
                <w:rFonts w:cs="Times New Roman"/>
              </w:rPr>
            </w:pPr>
            <w:r>
              <w:rPr>
                <w:rFonts w:cs="Times New Roman"/>
              </w:rPr>
              <w:t>North Sparkling Bog (NS</w:t>
            </w:r>
          </w:p>
        </w:tc>
        <w:tc>
          <w:tcPr>
            <w:tcW w:w="1440" w:type="dxa"/>
            <w:tcBorders>
              <w:right w:val="single" w:sz="4" w:space="0" w:color="auto"/>
            </w:tcBorders>
          </w:tcPr>
          <w:p w14:paraId="5B30E3B5"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43</w:t>
            </w:r>
          </w:p>
        </w:tc>
        <w:tc>
          <w:tcPr>
            <w:tcW w:w="1170" w:type="dxa"/>
            <w:tcBorders>
              <w:left w:val="single" w:sz="4" w:space="0" w:color="auto"/>
              <w:right w:val="single" w:sz="4" w:space="0" w:color="auto"/>
            </w:tcBorders>
          </w:tcPr>
          <w:p w14:paraId="7D9C84AC"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3</w:t>
            </w:r>
          </w:p>
        </w:tc>
        <w:tc>
          <w:tcPr>
            <w:tcW w:w="1620" w:type="dxa"/>
            <w:tcBorders>
              <w:left w:val="single" w:sz="4" w:space="0" w:color="auto"/>
              <w:right w:val="single" w:sz="4" w:space="0" w:color="auto"/>
            </w:tcBorders>
          </w:tcPr>
          <w:p w14:paraId="789AA63A"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78</w:t>
            </w:r>
          </w:p>
        </w:tc>
        <w:tc>
          <w:tcPr>
            <w:tcW w:w="1350" w:type="dxa"/>
            <w:tcBorders>
              <w:left w:val="single" w:sz="4" w:space="0" w:color="auto"/>
              <w:right w:val="single" w:sz="4" w:space="0" w:color="auto"/>
            </w:tcBorders>
          </w:tcPr>
          <w:p w14:paraId="5FE80710"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0</w:t>
            </w:r>
          </w:p>
        </w:tc>
      </w:tr>
      <w:tr w:rsidR="005245FD" w14:paraId="2231B84F"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0A4A8D57" w14:textId="77777777" w:rsidR="005245FD" w:rsidRDefault="005245FD" w:rsidP="00383CFF">
            <w:pPr>
              <w:jc w:val="both"/>
              <w:rPr>
                <w:rFonts w:cs="Times New Roman"/>
              </w:rPr>
            </w:pPr>
            <w:r>
              <w:rPr>
                <w:rFonts w:cs="Times New Roman"/>
              </w:rPr>
              <w:t>Trout Bog (TB)</w:t>
            </w:r>
          </w:p>
        </w:tc>
        <w:tc>
          <w:tcPr>
            <w:tcW w:w="1440" w:type="dxa"/>
            <w:tcBorders>
              <w:right w:val="single" w:sz="4" w:space="0" w:color="auto"/>
            </w:tcBorders>
          </w:tcPr>
          <w:p w14:paraId="691CE6F2"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48</w:t>
            </w:r>
          </w:p>
        </w:tc>
        <w:tc>
          <w:tcPr>
            <w:tcW w:w="1170" w:type="dxa"/>
            <w:tcBorders>
              <w:left w:val="single" w:sz="4" w:space="0" w:color="auto"/>
              <w:right w:val="single" w:sz="4" w:space="0" w:color="auto"/>
            </w:tcBorders>
          </w:tcPr>
          <w:p w14:paraId="14D4AF6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8</w:t>
            </w:r>
          </w:p>
        </w:tc>
        <w:tc>
          <w:tcPr>
            <w:tcW w:w="1620" w:type="dxa"/>
            <w:tcBorders>
              <w:left w:val="single" w:sz="4" w:space="0" w:color="auto"/>
              <w:right w:val="single" w:sz="4" w:space="0" w:color="auto"/>
            </w:tcBorders>
          </w:tcPr>
          <w:p w14:paraId="3E5AB673"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86</w:t>
            </w:r>
          </w:p>
        </w:tc>
        <w:tc>
          <w:tcPr>
            <w:tcW w:w="1350" w:type="dxa"/>
            <w:tcBorders>
              <w:left w:val="single" w:sz="4" w:space="0" w:color="auto"/>
              <w:right w:val="single" w:sz="4" w:space="0" w:color="auto"/>
            </w:tcBorders>
          </w:tcPr>
          <w:p w14:paraId="3916290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8</w:t>
            </w:r>
          </w:p>
        </w:tc>
      </w:tr>
      <w:tr w:rsidR="005245FD" w14:paraId="049AC0FF"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68786758" w14:textId="77777777" w:rsidR="005245FD" w:rsidRDefault="005245FD" w:rsidP="00383CFF">
            <w:pPr>
              <w:jc w:val="both"/>
              <w:rPr>
                <w:rFonts w:cs="Times New Roman"/>
              </w:rPr>
            </w:pPr>
            <w:r>
              <w:rPr>
                <w:rFonts w:cs="Times New Roman"/>
              </w:rPr>
              <w:t>South Sparkling Bog (SS)</w:t>
            </w:r>
          </w:p>
        </w:tc>
        <w:tc>
          <w:tcPr>
            <w:tcW w:w="1440" w:type="dxa"/>
            <w:tcBorders>
              <w:right w:val="single" w:sz="4" w:space="0" w:color="auto"/>
            </w:tcBorders>
          </w:tcPr>
          <w:p w14:paraId="6E218118"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91</w:t>
            </w:r>
          </w:p>
        </w:tc>
        <w:tc>
          <w:tcPr>
            <w:tcW w:w="1170" w:type="dxa"/>
            <w:tcBorders>
              <w:left w:val="single" w:sz="4" w:space="0" w:color="auto"/>
              <w:right w:val="single" w:sz="4" w:space="0" w:color="auto"/>
            </w:tcBorders>
          </w:tcPr>
          <w:p w14:paraId="166265AA"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7</w:t>
            </w:r>
          </w:p>
        </w:tc>
        <w:tc>
          <w:tcPr>
            <w:tcW w:w="1620" w:type="dxa"/>
            <w:tcBorders>
              <w:left w:val="single" w:sz="4" w:space="0" w:color="auto"/>
              <w:right w:val="single" w:sz="4" w:space="0" w:color="auto"/>
            </w:tcBorders>
          </w:tcPr>
          <w:p w14:paraId="57E2EC9E"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91</w:t>
            </w:r>
          </w:p>
        </w:tc>
        <w:tc>
          <w:tcPr>
            <w:tcW w:w="1350" w:type="dxa"/>
            <w:tcBorders>
              <w:left w:val="single" w:sz="4" w:space="0" w:color="auto"/>
              <w:right w:val="single" w:sz="4" w:space="0" w:color="auto"/>
            </w:tcBorders>
          </w:tcPr>
          <w:p w14:paraId="379C5CA4"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4</w:t>
            </w:r>
          </w:p>
        </w:tc>
      </w:tr>
      <w:tr w:rsidR="005245FD" w14:paraId="6BC66136"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3FEA99B4" w14:textId="77777777" w:rsidR="005245FD" w:rsidRDefault="005245FD" w:rsidP="00383CFF">
            <w:pPr>
              <w:jc w:val="both"/>
              <w:rPr>
                <w:rFonts w:cs="Times New Roman"/>
              </w:rPr>
            </w:pPr>
            <w:r>
              <w:rPr>
                <w:rFonts w:cs="Times New Roman"/>
              </w:rPr>
              <w:t>Hell’s Kitchen (HK)</w:t>
            </w:r>
          </w:p>
        </w:tc>
        <w:tc>
          <w:tcPr>
            <w:tcW w:w="1440" w:type="dxa"/>
            <w:tcBorders>
              <w:right w:val="single" w:sz="4" w:space="0" w:color="auto"/>
            </w:tcBorders>
          </w:tcPr>
          <w:p w14:paraId="26176888"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99</w:t>
            </w:r>
          </w:p>
        </w:tc>
        <w:tc>
          <w:tcPr>
            <w:tcW w:w="1170" w:type="dxa"/>
            <w:tcBorders>
              <w:left w:val="single" w:sz="4" w:space="0" w:color="auto"/>
              <w:right w:val="single" w:sz="4" w:space="0" w:color="auto"/>
            </w:tcBorders>
          </w:tcPr>
          <w:p w14:paraId="6B11F096"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67</w:t>
            </w:r>
          </w:p>
        </w:tc>
        <w:tc>
          <w:tcPr>
            <w:tcW w:w="1620" w:type="dxa"/>
            <w:tcBorders>
              <w:left w:val="single" w:sz="4" w:space="0" w:color="auto"/>
              <w:right w:val="single" w:sz="4" w:space="0" w:color="auto"/>
            </w:tcBorders>
          </w:tcPr>
          <w:p w14:paraId="2A4799C3"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97</w:t>
            </w:r>
          </w:p>
        </w:tc>
        <w:tc>
          <w:tcPr>
            <w:tcW w:w="1350" w:type="dxa"/>
            <w:tcBorders>
              <w:left w:val="single" w:sz="4" w:space="0" w:color="auto"/>
              <w:right w:val="single" w:sz="4" w:space="0" w:color="auto"/>
            </w:tcBorders>
          </w:tcPr>
          <w:p w14:paraId="17E29DA4"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24</w:t>
            </w:r>
          </w:p>
        </w:tc>
      </w:tr>
      <w:tr w:rsidR="005245FD" w14:paraId="36256CA6"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348C3D25" w14:textId="77777777" w:rsidR="005245FD" w:rsidRDefault="005245FD" w:rsidP="00383CFF">
            <w:pPr>
              <w:jc w:val="both"/>
              <w:rPr>
                <w:rFonts w:cs="Times New Roman"/>
              </w:rPr>
            </w:pPr>
            <w:r>
              <w:rPr>
                <w:rFonts w:cs="Times New Roman"/>
              </w:rPr>
              <w:t>Mary Lake (MA)</w:t>
            </w:r>
          </w:p>
        </w:tc>
        <w:tc>
          <w:tcPr>
            <w:tcW w:w="1440" w:type="dxa"/>
            <w:tcBorders>
              <w:bottom w:val="single" w:sz="4" w:space="0" w:color="auto"/>
              <w:right w:val="single" w:sz="4" w:space="0" w:color="auto"/>
            </w:tcBorders>
          </w:tcPr>
          <w:p w14:paraId="031276E8"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59</w:t>
            </w:r>
          </w:p>
        </w:tc>
        <w:tc>
          <w:tcPr>
            <w:tcW w:w="1170" w:type="dxa"/>
            <w:tcBorders>
              <w:left w:val="single" w:sz="4" w:space="0" w:color="auto"/>
              <w:bottom w:val="single" w:sz="4" w:space="0" w:color="auto"/>
              <w:right w:val="single" w:sz="4" w:space="0" w:color="auto"/>
            </w:tcBorders>
          </w:tcPr>
          <w:p w14:paraId="76685A2D"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67</w:t>
            </w:r>
          </w:p>
        </w:tc>
        <w:tc>
          <w:tcPr>
            <w:tcW w:w="1620" w:type="dxa"/>
            <w:tcBorders>
              <w:left w:val="single" w:sz="4" w:space="0" w:color="auto"/>
              <w:bottom w:val="single" w:sz="4" w:space="0" w:color="auto"/>
              <w:right w:val="single" w:sz="4" w:space="0" w:color="auto"/>
            </w:tcBorders>
          </w:tcPr>
          <w:p w14:paraId="1C585D86"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77</w:t>
            </w:r>
          </w:p>
        </w:tc>
        <w:tc>
          <w:tcPr>
            <w:tcW w:w="1350" w:type="dxa"/>
            <w:tcBorders>
              <w:left w:val="single" w:sz="4" w:space="0" w:color="auto"/>
              <w:bottom w:val="single" w:sz="4" w:space="0" w:color="auto"/>
              <w:right w:val="single" w:sz="4" w:space="0" w:color="auto"/>
            </w:tcBorders>
          </w:tcPr>
          <w:p w14:paraId="05089AC0"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10</w:t>
            </w:r>
          </w:p>
        </w:tc>
      </w:tr>
    </w:tbl>
    <w:p w14:paraId="4EE17DC4" w14:textId="700633ED" w:rsidR="00B51DBA" w:rsidRDefault="00B51DBA" w:rsidP="00383CFF">
      <w:pPr>
        <w:spacing w:after="0" w:line="480" w:lineRule="auto"/>
        <w:jc w:val="both"/>
        <w:rPr>
          <w:rFonts w:cs="Times New Roman"/>
        </w:rPr>
      </w:pPr>
    </w:p>
    <w:p w14:paraId="00475F67" w14:textId="77777777" w:rsidR="005C1E48" w:rsidRDefault="005C1E48" w:rsidP="00383CFF">
      <w:pPr>
        <w:spacing w:after="0" w:line="240" w:lineRule="auto"/>
        <w:jc w:val="both"/>
        <w:rPr>
          <w:rFonts w:cs="Times New Roman"/>
          <w:b/>
        </w:rPr>
      </w:pPr>
    </w:p>
    <w:p w14:paraId="01A5A439" w14:textId="77777777" w:rsidR="005C1E48" w:rsidRDefault="005C1E48" w:rsidP="00383CFF">
      <w:pPr>
        <w:spacing w:after="0" w:line="240" w:lineRule="auto"/>
        <w:jc w:val="both"/>
        <w:rPr>
          <w:rFonts w:cs="Times New Roman"/>
          <w:b/>
        </w:rPr>
      </w:pPr>
    </w:p>
    <w:p w14:paraId="0E917E83" w14:textId="07FBA8D0" w:rsidR="005245FD" w:rsidRPr="005C1E48" w:rsidRDefault="005245FD" w:rsidP="00383CFF">
      <w:pPr>
        <w:spacing w:after="0" w:line="240" w:lineRule="auto"/>
        <w:jc w:val="both"/>
        <w:rPr>
          <w:rFonts w:cs="Times New Roman"/>
        </w:rPr>
      </w:pPr>
      <w:r w:rsidRPr="001D40CD">
        <w:rPr>
          <w:rFonts w:cs="Times New Roman"/>
          <w:b/>
        </w:rPr>
        <w:t>Figure S</w:t>
      </w:r>
      <w:r>
        <w:rPr>
          <w:rFonts w:cs="Times New Roman"/>
          <w:b/>
        </w:rPr>
        <w:t>2</w:t>
      </w:r>
      <w:r w:rsidRPr="001D40CD">
        <w:rPr>
          <w:rFonts w:cs="Times New Roman"/>
          <w:b/>
        </w:rPr>
        <w:t xml:space="preserve">. PCoA of all data points with a layer designation. </w:t>
      </w:r>
      <w:r w:rsidR="005C1E48">
        <w:rPr>
          <w:rFonts w:cs="Times New Roman"/>
        </w:rPr>
        <w:t>As an overview of dataset, an ordination was performed on all datapoints with a layer designation using UniFrac distance and principle coordinates analysis. Samples cluster by lake, layer, and mixing regime. Polymictic epilimnia and hypolimnia samples are found together. Dimictic hypolimnia samples are distinct from dimictic epiliminia samples, but still overlap in the ordination. Meromictic hypolimnia cluster separately from the rest of the dataset.</w:t>
      </w:r>
    </w:p>
    <w:p w14:paraId="7EAF2002" w14:textId="77777777" w:rsidR="005245FD" w:rsidRDefault="005245FD" w:rsidP="00383CFF">
      <w:pPr>
        <w:spacing w:after="0" w:line="240" w:lineRule="auto"/>
        <w:jc w:val="both"/>
        <w:rPr>
          <w:rFonts w:cs="Times New Roman"/>
        </w:rPr>
      </w:pPr>
    </w:p>
    <w:p w14:paraId="1F6BE450" w14:textId="77777777" w:rsidR="005245FD" w:rsidRDefault="005245FD" w:rsidP="00383CFF">
      <w:pPr>
        <w:spacing w:after="0" w:line="480" w:lineRule="auto"/>
        <w:jc w:val="both"/>
        <w:rPr>
          <w:rFonts w:cs="Times New Roman"/>
        </w:rPr>
      </w:pPr>
      <w:r>
        <w:rPr>
          <w:rFonts w:cs="Times New Roman"/>
          <w:noProof/>
        </w:rPr>
        <w:drawing>
          <wp:inline distT="0" distB="0" distL="0" distR="0" wp14:anchorId="0922A702" wp14:editId="116DB851">
            <wp:extent cx="6524625" cy="26098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_bigpcoa.png"/>
                    <pic:cNvPicPr/>
                  </pic:nvPicPr>
                  <pic:blipFill>
                    <a:blip r:embed="rId14"/>
                    <a:stretch>
                      <a:fillRect/>
                    </a:stretch>
                  </pic:blipFill>
                  <pic:spPr>
                    <a:xfrm>
                      <a:off x="0" y="0"/>
                      <a:ext cx="6528318" cy="2611327"/>
                    </a:xfrm>
                    <a:prstGeom prst="rect">
                      <a:avLst/>
                    </a:prstGeom>
                  </pic:spPr>
                </pic:pic>
              </a:graphicData>
            </a:graphic>
          </wp:inline>
        </w:drawing>
      </w:r>
    </w:p>
    <w:p w14:paraId="6FAB9FFA" w14:textId="4EF57B73" w:rsidR="005245FD" w:rsidRDefault="005245FD" w:rsidP="00383CFF">
      <w:pPr>
        <w:spacing w:after="0" w:line="480" w:lineRule="auto"/>
        <w:jc w:val="both"/>
        <w:rPr>
          <w:rFonts w:cs="Times New Roman"/>
        </w:rPr>
      </w:pPr>
    </w:p>
    <w:p w14:paraId="3A8DBD20" w14:textId="3DCDEF03" w:rsidR="005245FD" w:rsidRDefault="005245FD" w:rsidP="00383CFF">
      <w:pPr>
        <w:spacing w:after="0" w:line="480" w:lineRule="auto"/>
        <w:jc w:val="both"/>
        <w:rPr>
          <w:rFonts w:cs="Times New Roman"/>
        </w:rPr>
      </w:pPr>
    </w:p>
    <w:p w14:paraId="20571AE9" w14:textId="78CCEB11" w:rsidR="005245FD" w:rsidRDefault="005245FD" w:rsidP="00383CFF">
      <w:pPr>
        <w:spacing w:after="0" w:line="480" w:lineRule="auto"/>
        <w:jc w:val="both"/>
        <w:rPr>
          <w:rFonts w:cs="Times New Roman"/>
        </w:rPr>
      </w:pPr>
    </w:p>
    <w:p w14:paraId="4A3D7A06" w14:textId="14BC4E92" w:rsidR="005245FD" w:rsidRDefault="005245FD" w:rsidP="00383CFF">
      <w:pPr>
        <w:spacing w:after="0" w:line="240" w:lineRule="auto"/>
        <w:jc w:val="both"/>
        <w:rPr>
          <w:rFonts w:cs="Times New Roman"/>
        </w:rPr>
      </w:pPr>
      <w:r w:rsidRPr="00C66B3F">
        <w:rPr>
          <w:rFonts w:cs="Times New Roman"/>
          <w:b/>
        </w:rPr>
        <w:t>Figure S</w:t>
      </w:r>
      <w:r>
        <w:rPr>
          <w:rFonts w:cs="Times New Roman"/>
          <w:b/>
        </w:rPr>
        <w:t>3</w:t>
      </w:r>
      <w:r w:rsidRPr="00C66B3F">
        <w:rPr>
          <w:rFonts w:cs="Times New Roman"/>
          <w:b/>
        </w:rPr>
        <w:t>. Layers cluster within lakes</w:t>
      </w:r>
      <w:r>
        <w:rPr>
          <w:rFonts w:cs="Times New Roman"/>
        </w:rPr>
        <w:t>. All clustering by layer is significant at p &lt; 0.005 except Forestry Bog, where p = 0.101. Given that it is polymictic, shallow, and only includes one year of sampling, this is not surprising. Clustering is especially prominent in the meromictic lakes.</w:t>
      </w:r>
    </w:p>
    <w:p w14:paraId="2B8933C2" w14:textId="1293B18A" w:rsidR="0021185D" w:rsidRDefault="0021185D" w:rsidP="00383CFF">
      <w:pPr>
        <w:spacing w:after="0" w:line="240" w:lineRule="auto"/>
        <w:jc w:val="both"/>
        <w:rPr>
          <w:rFonts w:cs="Times New Roman"/>
        </w:rPr>
      </w:pPr>
    </w:p>
    <w:p w14:paraId="337F21E8" w14:textId="171EFDED" w:rsidR="005245FD" w:rsidRDefault="005C1E48" w:rsidP="00383CFF">
      <w:pPr>
        <w:spacing w:after="0" w:line="480" w:lineRule="auto"/>
        <w:jc w:val="both"/>
        <w:rPr>
          <w:rFonts w:cs="Times New Roman"/>
        </w:rPr>
      </w:pPr>
      <w:r>
        <w:rPr>
          <w:rFonts w:cs="Times New Roman"/>
          <w:noProof/>
        </w:rPr>
        <w:drawing>
          <wp:anchor distT="0" distB="0" distL="114300" distR="114300" simplePos="0" relativeHeight="251670528" behindDoc="1" locked="0" layoutInCell="1" allowOverlap="1" wp14:anchorId="40D91F51" wp14:editId="7D382BE8">
            <wp:simplePos x="0" y="0"/>
            <wp:positionH relativeFrom="margin">
              <wp:posOffset>-371475</wp:posOffset>
            </wp:positionH>
            <wp:positionV relativeFrom="paragraph">
              <wp:posOffset>217170</wp:posOffset>
            </wp:positionV>
            <wp:extent cx="7037070" cy="4688840"/>
            <wp:effectExtent l="0" t="0" r="0" b="0"/>
            <wp:wrapTight wrapText="bothSides">
              <wp:wrapPolygon edited="0">
                <wp:start x="0" y="0"/>
                <wp:lineTo x="0" y="21501"/>
                <wp:lineTo x="21518" y="21501"/>
                <wp:lineTo x="2151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S3.png"/>
                    <pic:cNvPicPr/>
                  </pic:nvPicPr>
                  <pic:blipFill>
                    <a:blip r:embed="rId15"/>
                    <a:stretch>
                      <a:fillRect/>
                    </a:stretch>
                  </pic:blipFill>
                  <pic:spPr>
                    <a:xfrm>
                      <a:off x="0" y="0"/>
                      <a:ext cx="7037070" cy="4688840"/>
                    </a:xfrm>
                    <a:prstGeom prst="rect">
                      <a:avLst/>
                    </a:prstGeom>
                  </pic:spPr>
                </pic:pic>
              </a:graphicData>
            </a:graphic>
            <wp14:sizeRelH relativeFrom="margin">
              <wp14:pctWidth>0</wp14:pctWidth>
            </wp14:sizeRelH>
            <wp14:sizeRelV relativeFrom="margin">
              <wp14:pctHeight>0</wp14:pctHeight>
            </wp14:sizeRelV>
          </wp:anchor>
        </w:drawing>
      </w:r>
    </w:p>
    <w:p w14:paraId="2F448013" w14:textId="77777777" w:rsidR="005245FD" w:rsidRDefault="005245FD" w:rsidP="00383CFF">
      <w:pPr>
        <w:spacing w:after="0" w:line="480" w:lineRule="auto"/>
        <w:jc w:val="both"/>
        <w:rPr>
          <w:rFonts w:cs="Times New Roman"/>
        </w:rPr>
      </w:pPr>
    </w:p>
    <w:p w14:paraId="71F2149E" w14:textId="77777777" w:rsidR="005245FD" w:rsidRDefault="005245FD" w:rsidP="00383CFF">
      <w:pPr>
        <w:spacing w:after="0" w:line="480" w:lineRule="auto"/>
        <w:jc w:val="both"/>
        <w:rPr>
          <w:rFonts w:cs="Times New Roman"/>
        </w:rPr>
      </w:pPr>
    </w:p>
    <w:p w14:paraId="6F0DE8AF" w14:textId="77777777" w:rsidR="005245FD" w:rsidRDefault="005245FD" w:rsidP="00383CFF">
      <w:pPr>
        <w:spacing w:after="0" w:line="480" w:lineRule="auto"/>
        <w:jc w:val="both"/>
        <w:rPr>
          <w:rFonts w:cs="Times New Roman"/>
        </w:rPr>
      </w:pPr>
    </w:p>
    <w:p w14:paraId="2B8A85B4" w14:textId="77777777" w:rsidR="005245FD" w:rsidRDefault="005245FD" w:rsidP="00383CFF">
      <w:pPr>
        <w:spacing w:after="0" w:line="480" w:lineRule="auto"/>
        <w:jc w:val="both"/>
        <w:rPr>
          <w:rFonts w:cs="Times New Roman"/>
        </w:rPr>
      </w:pPr>
    </w:p>
    <w:p w14:paraId="0CA684CE" w14:textId="1B492714" w:rsidR="005245FD" w:rsidRDefault="005245FD" w:rsidP="00383CFF">
      <w:pPr>
        <w:spacing w:after="0" w:line="480" w:lineRule="auto"/>
        <w:jc w:val="both"/>
        <w:rPr>
          <w:rFonts w:cs="Times New Roman"/>
        </w:rPr>
      </w:pPr>
    </w:p>
    <w:p w14:paraId="606CEBC0" w14:textId="3B2F032A" w:rsidR="005245FD" w:rsidRDefault="005245FD" w:rsidP="00383CFF">
      <w:pPr>
        <w:spacing w:after="0" w:line="480" w:lineRule="auto"/>
        <w:jc w:val="both"/>
        <w:rPr>
          <w:rFonts w:cs="Times New Roman"/>
        </w:rPr>
      </w:pPr>
    </w:p>
    <w:p w14:paraId="15992CE4" w14:textId="77777777" w:rsidR="005245FD" w:rsidRDefault="005245FD" w:rsidP="00383CFF">
      <w:pPr>
        <w:spacing w:after="0" w:line="480" w:lineRule="auto"/>
        <w:jc w:val="both"/>
        <w:rPr>
          <w:rFonts w:cs="Times New Roman"/>
        </w:rPr>
      </w:pPr>
    </w:p>
    <w:p w14:paraId="2E6DE985" w14:textId="20CF3518" w:rsidR="005B2AD4" w:rsidRDefault="00DC7A12" w:rsidP="00383CFF">
      <w:pPr>
        <w:spacing w:after="0" w:line="240" w:lineRule="auto"/>
        <w:jc w:val="both"/>
        <w:rPr>
          <w:rFonts w:cs="Times New Roman"/>
        </w:rPr>
      </w:pPr>
      <w:r>
        <w:rPr>
          <w:rFonts w:cs="Times New Roman"/>
          <w:b/>
        </w:rPr>
        <w:t>Figure S4</w:t>
      </w:r>
      <w:r w:rsidR="005B2AD4" w:rsidRPr="00152BE5">
        <w:rPr>
          <w:rFonts w:cs="Times New Roman"/>
          <w:b/>
        </w:rPr>
        <w:t>. PCoA of extra epilimnia</w:t>
      </w:r>
      <w:r w:rsidR="00B77D0D" w:rsidRPr="00152BE5">
        <w:rPr>
          <w:rFonts w:cs="Times New Roman"/>
          <w:b/>
        </w:rPr>
        <w:t xml:space="preserve"> and hypolimnia</w:t>
      </w:r>
      <w:r w:rsidR="005B2AD4" w:rsidRPr="00152BE5">
        <w:rPr>
          <w:rFonts w:cs="Times New Roman"/>
          <w:b/>
        </w:rPr>
        <w:t xml:space="preserve"> by lake by year</w:t>
      </w:r>
      <w:r w:rsidR="005C1E48">
        <w:rPr>
          <w:rFonts w:cs="Times New Roman"/>
        </w:rPr>
        <w:t xml:space="preserve">. </w:t>
      </w:r>
      <w:r w:rsidR="00152BE5">
        <w:rPr>
          <w:rFonts w:cs="Times New Roman"/>
        </w:rPr>
        <w:t xml:space="preserve">Each year in each lake has a unique community composition, regardless of layer. </w:t>
      </w:r>
      <w:r w:rsidR="005C1E48">
        <w:rPr>
          <w:rFonts w:cs="Times New Roman"/>
        </w:rPr>
        <w:t>Plots for lakes and layers not shown in Figure 3 are presented here, using the same analysis as in the main text. Only sites with at least three years of sampling were analyzed.</w:t>
      </w:r>
    </w:p>
    <w:p w14:paraId="48348FE4" w14:textId="77777777" w:rsidR="005C1E48" w:rsidRDefault="005C1E48" w:rsidP="00383CFF">
      <w:pPr>
        <w:spacing w:after="0" w:line="240" w:lineRule="auto"/>
        <w:jc w:val="both"/>
        <w:rPr>
          <w:rFonts w:cs="Times New Roman"/>
        </w:rPr>
      </w:pPr>
    </w:p>
    <w:p w14:paraId="6891FE71" w14:textId="4F94F514" w:rsidR="00B77D0D" w:rsidRDefault="00120811" w:rsidP="00383CFF">
      <w:pPr>
        <w:spacing w:after="0" w:line="480" w:lineRule="auto"/>
        <w:jc w:val="both"/>
        <w:rPr>
          <w:rFonts w:cs="Times New Roman"/>
        </w:rPr>
      </w:pPr>
      <w:r>
        <w:rPr>
          <w:rFonts w:cs="Times New Roman"/>
          <w:noProof/>
        </w:rPr>
        <w:drawing>
          <wp:inline distT="0" distB="0" distL="0" distR="0" wp14:anchorId="208ACE58" wp14:editId="75BC664A">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S4.png"/>
                    <pic:cNvPicPr/>
                  </pic:nvPicPr>
                  <pic:blipFill>
                    <a:blip r:embed="rId16"/>
                    <a:stretch>
                      <a:fillRect/>
                    </a:stretch>
                  </pic:blipFill>
                  <pic:spPr>
                    <a:xfrm>
                      <a:off x="0" y="0"/>
                      <a:ext cx="5943600" cy="5943600"/>
                    </a:xfrm>
                    <a:prstGeom prst="rect">
                      <a:avLst/>
                    </a:prstGeom>
                  </pic:spPr>
                </pic:pic>
              </a:graphicData>
            </a:graphic>
          </wp:inline>
        </w:drawing>
      </w:r>
    </w:p>
    <w:p w14:paraId="76A28D2B" w14:textId="77777777" w:rsidR="00B77D0D" w:rsidRDefault="00B77D0D" w:rsidP="00383CFF">
      <w:pPr>
        <w:spacing w:after="0" w:line="480" w:lineRule="auto"/>
        <w:jc w:val="both"/>
        <w:rPr>
          <w:rFonts w:cs="Times New Roman"/>
        </w:rPr>
      </w:pPr>
    </w:p>
    <w:p w14:paraId="438FB51A" w14:textId="4E23785A" w:rsidR="00B77D0D" w:rsidRDefault="00B77D0D" w:rsidP="00383CFF">
      <w:pPr>
        <w:spacing w:after="0" w:line="480" w:lineRule="auto"/>
        <w:jc w:val="both"/>
        <w:rPr>
          <w:rFonts w:cs="Times New Roman"/>
        </w:rPr>
      </w:pPr>
    </w:p>
    <w:p w14:paraId="41CCFD38" w14:textId="5CE0DED2" w:rsidR="00C41A27" w:rsidRDefault="00C41A27" w:rsidP="00383CFF">
      <w:pPr>
        <w:spacing w:after="0" w:line="480" w:lineRule="auto"/>
        <w:jc w:val="both"/>
        <w:rPr>
          <w:rFonts w:cs="Times New Roman"/>
        </w:rPr>
      </w:pPr>
    </w:p>
    <w:p w14:paraId="39D10817" w14:textId="77777777" w:rsidR="00C41A27" w:rsidRDefault="00C41A27" w:rsidP="00383CFF">
      <w:pPr>
        <w:spacing w:after="0" w:line="480" w:lineRule="auto"/>
        <w:jc w:val="both"/>
        <w:rPr>
          <w:rFonts w:cs="Times New Roman"/>
        </w:rPr>
      </w:pPr>
    </w:p>
    <w:p w14:paraId="63D4D45A" w14:textId="08660DFE" w:rsidR="00DC7A12" w:rsidRPr="005C1E48" w:rsidRDefault="00DC7A12" w:rsidP="00383CFF">
      <w:pPr>
        <w:spacing w:after="0" w:line="240" w:lineRule="auto"/>
        <w:jc w:val="both"/>
        <w:rPr>
          <w:rFonts w:cs="Times New Roman"/>
        </w:rPr>
      </w:pPr>
      <w:r w:rsidRPr="005C1E48">
        <w:rPr>
          <w:rFonts w:cs="Times New Roman"/>
          <w:b/>
        </w:rPr>
        <w:t>Figure S5. Annual trends</w:t>
      </w:r>
      <w:r w:rsidR="005C1E48" w:rsidRPr="005C1E48">
        <w:rPr>
          <w:rFonts w:cs="Times New Roman"/>
          <w:b/>
        </w:rPr>
        <w:t xml:space="preserve"> in OTUs.</w:t>
      </w:r>
      <w:r w:rsidR="005C1E48">
        <w:rPr>
          <w:rFonts w:cs="Times New Roman"/>
          <w:b/>
        </w:rPr>
        <w:t xml:space="preserve"> </w:t>
      </w:r>
      <w:r w:rsidR="005C1E48">
        <w:rPr>
          <w:rFonts w:cs="Times New Roman"/>
        </w:rPr>
        <w:t xml:space="preserve">We could not identify repeating seasonal trends in OTU abundances. </w:t>
      </w:r>
      <w:r w:rsidR="00C41A27">
        <w:rPr>
          <w:rFonts w:cs="Times New Roman"/>
        </w:rPr>
        <w:t>While OTUs tended to show a consistent response to mixing events, their abundance during summer stratification was variable. Example plots showing abundance trends in OTUs over multiple years in the same site are presented here, and readers curious about other OTUs and sites can run the code below for any combination of OTU and location.</w:t>
      </w:r>
    </w:p>
    <w:p w14:paraId="76E37338" w14:textId="4E336BE4" w:rsidR="00DC7A12" w:rsidRDefault="00C41A27" w:rsidP="00383CFF">
      <w:pPr>
        <w:spacing w:after="0" w:line="480" w:lineRule="auto"/>
        <w:jc w:val="both"/>
        <w:rPr>
          <w:rFonts w:cs="Times New Roman"/>
        </w:rPr>
      </w:pPr>
      <w:r w:rsidRPr="005C1E48">
        <w:rPr>
          <w:rFonts w:cs="Times New Roman"/>
          <w:b/>
          <w:noProof/>
        </w:rPr>
        <w:drawing>
          <wp:anchor distT="0" distB="0" distL="114300" distR="114300" simplePos="0" relativeHeight="251671552" behindDoc="1" locked="0" layoutInCell="1" allowOverlap="1" wp14:anchorId="1E53C562" wp14:editId="013C1CF9">
            <wp:simplePos x="0" y="0"/>
            <wp:positionH relativeFrom="page">
              <wp:align>left</wp:align>
            </wp:positionH>
            <wp:positionV relativeFrom="paragraph">
              <wp:posOffset>334645</wp:posOffset>
            </wp:positionV>
            <wp:extent cx="7595870" cy="3038475"/>
            <wp:effectExtent l="0" t="0" r="5080" b="9525"/>
            <wp:wrapTight wrapText="bothSides">
              <wp:wrapPolygon edited="0">
                <wp:start x="0" y="0"/>
                <wp:lineTo x="0" y="21532"/>
                <wp:lineTo x="21560" y="21532"/>
                <wp:lineTo x="21560"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S5.png"/>
                    <pic:cNvPicPr/>
                  </pic:nvPicPr>
                  <pic:blipFill>
                    <a:blip r:embed="rId17"/>
                    <a:stretch>
                      <a:fillRect/>
                    </a:stretch>
                  </pic:blipFill>
                  <pic:spPr>
                    <a:xfrm>
                      <a:off x="0" y="0"/>
                      <a:ext cx="7595870" cy="3038475"/>
                    </a:xfrm>
                    <a:prstGeom prst="rect">
                      <a:avLst/>
                    </a:prstGeom>
                  </pic:spPr>
                </pic:pic>
              </a:graphicData>
            </a:graphic>
            <wp14:sizeRelH relativeFrom="margin">
              <wp14:pctWidth>0</wp14:pctWidth>
            </wp14:sizeRelH>
            <wp14:sizeRelV relativeFrom="margin">
              <wp14:pctHeight>0</wp14:pctHeight>
            </wp14:sizeRelV>
          </wp:anchor>
        </w:drawing>
      </w:r>
    </w:p>
    <w:p w14:paraId="0EC830DF" w14:textId="77777777" w:rsidR="00DC7A12" w:rsidRDefault="00DC7A12" w:rsidP="00383CFF">
      <w:pPr>
        <w:spacing w:after="0" w:line="480" w:lineRule="auto"/>
        <w:jc w:val="both"/>
        <w:rPr>
          <w:rFonts w:cs="Times New Roman"/>
        </w:rPr>
      </w:pPr>
    </w:p>
    <w:p w14:paraId="68040421" w14:textId="77777777" w:rsidR="00C41A27" w:rsidRDefault="00C41A27" w:rsidP="00383CFF">
      <w:pPr>
        <w:spacing w:after="0" w:line="240" w:lineRule="auto"/>
        <w:jc w:val="both"/>
        <w:rPr>
          <w:rFonts w:cs="Times New Roman"/>
          <w:sz w:val="20"/>
          <w:szCs w:val="20"/>
        </w:rPr>
      </w:pPr>
    </w:p>
    <w:p w14:paraId="4033F3B9" w14:textId="77777777" w:rsidR="00C41A27" w:rsidRDefault="00C41A27" w:rsidP="00383CFF">
      <w:pPr>
        <w:spacing w:after="0" w:line="240" w:lineRule="auto"/>
        <w:jc w:val="both"/>
        <w:rPr>
          <w:rFonts w:cs="Times New Roman"/>
          <w:sz w:val="20"/>
          <w:szCs w:val="20"/>
        </w:rPr>
      </w:pPr>
    </w:p>
    <w:p w14:paraId="51C8F8EB" w14:textId="77777777" w:rsidR="00C41A27" w:rsidRDefault="00C41A27" w:rsidP="00383CFF">
      <w:pPr>
        <w:spacing w:after="0" w:line="240" w:lineRule="auto"/>
        <w:jc w:val="both"/>
        <w:rPr>
          <w:rFonts w:cs="Times New Roman"/>
          <w:sz w:val="20"/>
          <w:szCs w:val="20"/>
        </w:rPr>
      </w:pPr>
    </w:p>
    <w:p w14:paraId="50043649" w14:textId="77777777" w:rsidR="00C41A27" w:rsidRDefault="00C41A27" w:rsidP="00383CFF">
      <w:pPr>
        <w:spacing w:after="0" w:line="240" w:lineRule="auto"/>
        <w:jc w:val="both"/>
        <w:rPr>
          <w:rFonts w:cs="Times New Roman"/>
          <w:sz w:val="20"/>
          <w:szCs w:val="20"/>
        </w:rPr>
      </w:pPr>
    </w:p>
    <w:p w14:paraId="17A64C64" w14:textId="77777777" w:rsidR="00C41A27" w:rsidRDefault="00C41A27" w:rsidP="00383CFF">
      <w:pPr>
        <w:spacing w:after="0" w:line="240" w:lineRule="auto"/>
        <w:jc w:val="both"/>
        <w:rPr>
          <w:rFonts w:cs="Times New Roman"/>
          <w:sz w:val="20"/>
          <w:szCs w:val="20"/>
        </w:rPr>
      </w:pPr>
    </w:p>
    <w:p w14:paraId="19D75C63" w14:textId="77777777" w:rsidR="00C41A27" w:rsidRDefault="00C41A27" w:rsidP="00383CFF">
      <w:pPr>
        <w:spacing w:after="0" w:line="240" w:lineRule="auto"/>
        <w:jc w:val="both"/>
        <w:rPr>
          <w:rFonts w:cs="Times New Roman"/>
          <w:sz w:val="20"/>
          <w:szCs w:val="20"/>
        </w:rPr>
      </w:pPr>
    </w:p>
    <w:p w14:paraId="37C05645" w14:textId="77777777" w:rsidR="00C41A27" w:rsidRDefault="00C41A27" w:rsidP="00383CFF">
      <w:pPr>
        <w:spacing w:after="0" w:line="240" w:lineRule="auto"/>
        <w:jc w:val="both"/>
        <w:rPr>
          <w:rFonts w:cs="Times New Roman"/>
          <w:sz w:val="20"/>
          <w:szCs w:val="20"/>
        </w:rPr>
      </w:pPr>
    </w:p>
    <w:p w14:paraId="3A95BAA4" w14:textId="77777777" w:rsidR="00C41A27" w:rsidRDefault="00C41A27" w:rsidP="00383CFF">
      <w:pPr>
        <w:spacing w:after="0" w:line="240" w:lineRule="auto"/>
        <w:jc w:val="both"/>
        <w:rPr>
          <w:rFonts w:cs="Times New Roman"/>
          <w:sz w:val="20"/>
          <w:szCs w:val="20"/>
        </w:rPr>
      </w:pPr>
    </w:p>
    <w:p w14:paraId="64224BF7" w14:textId="77777777" w:rsidR="00C41A27" w:rsidRDefault="00C41A27" w:rsidP="00383CFF">
      <w:pPr>
        <w:spacing w:after="0" w:line="240" w:lineRule="auto"/>
        <w:jc w:val="both"/>
        <w:rPr>
          <w:rFonts w:cs="Times New Roman"/>
          <w:sz w:val="20"/>
          <w:szCs w:val="20"/>
        </w:rPr>
      </w:pPr>
    </w:p>
    <w:p w14:paraId="5CFB7126" w14:textId="77777777" w:rsidR="00C41A27" w:rsidRDefault="00C41A27" w:rsidP="00383CFF">
      <w:pPr>
        <w:spacing w:after="0" w:line="240" w:lineRule="auto"/>
        <w:jc w:val="both"/>
        <w:rPr>
          <w:rFonts w:cs="Times New Roman"/>
          <w:sz w:val="20"/>
          <w:szCs w:val="20"/>
        </w:rPr>
      </w:pPr>
    </w:p>
    <w:p w14:paraId="7A1B1A6F" w14:textId="77777777" w:rsidR="00C41A27" w:rsidRDefault="00C41A27" w:rsidP="00383CFF">
      <w:pPr>
        <w:spacing w:after="0" w:line="240" w:lineRule="auto"/>
        <w:jc w:val="both"/>
        <w:rPr>
          <w:rFonts w:cs="Times New Roman"/>
          <w:sz w:val="20"/>
          <w:szCs w:val="20"/>
        </w:rPr>
      </w:pPr>
    </w:p>
    <w:p w14:paraId="463DAD98" w14:textId="77777777" w:rsidR="00C41A27" w:rsidRDefault="00C41A27" w:rsidP="00383CFF">
      <w:pPr>
        <w:spacing w:after="0" w:line="240" w:lineRule="auto"/>
        <w:jc w:val="both"/>
        <w:rPr>
          <w:rFonts w:cs="Times New Roman"/>
          <w:sz w:val="20"/>
          <w:szCs w:val="20"/>
        </w:rPr>
      </w:pPr>
    </w:p>
    <w:p w14:paraId="63F154D3" w14:textId="77777777" w:rsidR="00C41A27" w:rsidRDefault="00C41A27" w:rsidP="00383CFF">
      <w:pPr>
        <w:spacing w:after="0" w:line="240" w:lineRule="auto"/>
        <w:jc w:val="both"/>
        <w:rPr>
          <w:rFonts w:cs="Times New Roman"/>
          <w:sz w:val="20"/>
          <w:szCs w:val="20"/>
        </w:rPr>
      </w:pPr>
    </w:p>
    <w:p w14:paraId="4410EFFB" w14:textId="77777777" w:rsidR="00C41A27" w:rsidRDefault="00C41A27" w:rsidP="00383CFF">
      <w:pPr>
        <w:spacing w:after="0" w:line="240" w:lineRule="auto"/>
        <w:jc w:val="both"/>
        <w:rPr>
          <w:rFonts w:cs="Times New Roman"/>
          <w:sz w:val="20"/>
          <w:szCs w:val="20"/>
        </w:rPr>
      </w:pPr>
    </w:p>
    <w:p w14:paraId="20195AE0" w14:textId="77777777" w:rsidR="00C41A27" w:rsidRDefault="00C41A27" w:rsidP="00383CFF">
      <w:pPr>
        <w:spacing w:after="0" w:line="240" w:lineRule="auto"/>
        <w:jc w:val="both"/>
        <w:rPr>
          <w:rFonts w:cs="Times New Roman"/>
          <w:sz w:val="20"/>
          <w:szCs w:val="20"/>
        </w:rPr>
      </w:pPr>
    </w:p>
    <w:p w14:paraId="59D42E50" w14:textId="77777777" w:rsidR="00C41A27" w:rsidRDefault="00C41A27" w:rsidP="00383CFF">
      <w:pPr>
        <w:spacing w:after="0" w:line="240" w:lineRule="auto"/>
        <w:jc w:val="both"/>
        <w:rPr>
          <w:rFonts w:cs="Times New Roman"/>
          <w:sz w:val="20"/>
          <w:szCs w:val="20"/>
        </w:rPr>
      </w:pPr>
    </w:p>
    <w:p w14:paraId="1C950177" w14:textId="77777777" w:rsidR="00C41A27" w:rsidRDefault="00C41A27" w:rsidP="00383CFF">
      <w:pPr>
        <w:spacing w:after="0" w:line="240" w:lineRule="auto"/>
        <w:jc w:val="both"/>
        <w:rPr>
          <w:rFonts w:cs="Times New Roman"/>
          <w:sz w:val="20"/>
          <w:szCs w:val="20"/>
        </w:rPr>
      </w:pPr>
    </w:p>
    <w:p w14:paraId="1315B405" w14:textId="77777777" w:rsidR="00C41A27" w:rsidRDefault="00C41A27" w:rsidP="00383CFF">
      <w:pPr>
        <w:spacing w:after="0" w:line="240" w:lineRule="auto"/>
        <w:jc w:val="both"/>
        <w:rPr>
          <w:rFonts w:cs="Times New Roman"/>
          <w:sz w:val="20"/>
          <w:szCs w:val="20"/>
        </w:rPr>
      </w:pPr>
    </w:p>
    <w:p w14:paraId="386AF8E9" w14:textId="77777777" w:rsidR="00C41A27" w:rsidRDefault="00C41A27" w:rsidP="00383CFF">
      <w:pPr>
        <w:spacing w:after="0" w:line="240" w:lineRule="auto"/>
        <w:jc w:val="both"/>
        <w:rPr>
          <w:rFonts w:cs="Times New Roman"/>
          <w:sz w:val="20"/>
          <w:szCs w:val="20"/>
        </w:rPr>
      </w:pPr>
    </w:p>
    <w:p w14:paraId="73552044" w14:textId="77777777" w:rsidR="00C41A27" w:rsidRDefault="00C41A27" w:rsidP="00383CFF">
      <w:pPr>
        <w:spacing w:after="0" w:line="240" w:lineRule="auto"/>
        <w:jc w:val="both"/>
        <w:rPr>
          <w:rFonts w:cs="Times New Roman"/>
          <w:sz w:val="20"/>
          <w:szCs w:val="20"/>
        </w:rPr>
      </w:pPr>
    </w:p>
    <w:p w14:paraId="177A8B0F" w14:textId="77777777" w:rsidR="00C41A27" w:rsidRDefault="00C41A27" w:rsidP="00383CFF">
      <w:pPr>
        <w:spacing w:after="0" w:line="240" w:lineRule="auto"/>
        <w:jc w:val="both"/>
        <w:rPr>
          <w:rFonts w:cs="Times New Roman"/>
          <w:sz w:val="20"/>
          <w:szCs w:val="20"/>
        </w:rPr>
      </w:pPr>
    </w:p>
    <w:p w14:paraId="69E77433" w14:textId="77777777" w:rsidR="00C41A27" w:rsidRDefault="00C41A27" w:rsidP="00383CFF">
      <w:pPr>
        <w:spacing w:after="0" w:line="240" w:lineRule="auto"/>
        <w:jc w:val="both"/>
        <w:rPr>
          <w:rFonts w:cs="Times New Roman"/>
          <w:sz w:val="20"/>
          <w:szCs w:val="20"/>
        </w:rPr>
      </w:pPr>
    </w:p>
    <w:p w14:paraId="594BA9F0" w14:textId="77777777" w:rsidR="00C41A27" w:rsidRDefault="00C41A27" w:rsidP="00383CFF">
      <w:pPr>
        <w:spacing w:after="0" w:line="240" w:lineRule="auto"/>
        <w:jc w:val="both"/>
        <w:rPr>
          <w:rFonts w:cs="Times New Roman"/>
          <w:sz w:val="20"/>
          <w:szCs w:val="20"/>
        </w:rPr>
      </w:pPr>
    </w:p>
    <w:p w14:paraId="31078280" w14:textId="1BA9DEE7" w:rsidR="00DC7A12" w:rsidRDefault="00DC7A12" w:rsidP="00383CFF">
      <w:pPr>
        <w:spacing w:after="0" w:line="240" w:lineRule="auto"/>
        <w:jc w:val="both"/>
        <w:rPr>
          <w:rFonts w:cs="Times New Roman"/>
          <w:sz w:val="20"/>
          <w:szCs w:val="20"/>
        </w:rPr>
      </w:pPr>
      <w:r>
        <w:rPr>
          <w:rFonts w:cs="Times New Roman"/>
          <w:sz w:val="20"/>
          <w:szCs w:val="20"/>
        </w:rPr>
        <w:t>library(OTUtable)</w:t>
      </w:r>
      <w:r w:rsidR="00C41A27">
        <w:rPr>
          <w:rFonts w:cs="Times New Roman"/>
          <w:sz w:val="20"/>
          <w:szCs w:val="20"/>
        </w:rPr>
        <w:tab/>
        <w:t># You will need these three packages</w:t>
      </w:r>
    </w:p>
    <w:p w14:paraId="082637C7" w14:textId="77777777" w:rsidR="00DC7A12" w:rsidRDefault="00DC7A12" w:rsidP="00383CFF">
      <w:pPr>
        <w:spacing w:after="0" w:line="240" w:lineRule="auto"/>
        <w:jc w:val="both"/>
        <w:rPr>
          <w:rFonts w:cs="Times New Roman"/>
          <w:sz w:val="20"/>
          <w:szCs w:val="20"/>
        </w:rPr>
      </w:pPr>
      <w:r>
        <w:rPr>
          <w:rFonts w:cs="Times New Roman"/>
          <w:sz w:val="20"/>
          <w:szCs w:val="20"/>
        </w:rPr>
        <w:t>library(ggplot2)</w:t>
      </w:r>
    </w:p>
    <w:p w14:paraId="3D368783" w14:textId="77777777" w:rsidR="00DC7A12" w:rsidRDefault="00DC7A12" w:rsidP="00383CFF">
      <w:pPr>
        <w:spacing w:after="0" w:line="240" w:lineRule="auto"/>
        <w:jc w:val="both"/>
        <w:rPr>
          <w:rFonts w:cs="Times New Roman"/>
          <w:sz w:val="20"/>
          <w:szCs w:val="20"/>
        </w:rPr>
      </w:pPr>
      <w:r>
        <w:rPr>
          <w:rFonts w:cs="Times New Roman"/>
          <w:sz w:val="20"/>
          <w:szCs w:val="20"/>
        </w:rPr>
        <w:t>library(reshape2)</w:t>
      </w:r>
    </w:p>
    <w:p w14:paraId="6FF98B99" w14:textId="19265405" w:rsidR="00DC7A12" w:rsidRDefault="00DC7A12" w:rsidP="00383CFF">
      <w:pPr>
        <w:spacing w:after="0" w:line="240" w:lineRule="auto"/>
        <w:jc w:val="both"/>
        <w:rPr>
          <w:rFonts w:cs="Times New Roman"/>
          <w:sz w:val="20"/>
          <w:szCs w:val="20"/>
        </w:rPr>
      </w:pPr>
      <w:r>
        <w:rPr>
          <w:rFonts w:cs="Times New Roman"/>
          <w:sz w:val="20"/>
          <w:szCs w:val="20"/>
        </w:rPr>
        <w:t>data(otu_table)</w:t>
      </w:r>
      <w:r w:rsidR="00C41A27">
        <w:rPr>
          <w:rFonts w:cs="Times New Roman"/>
          <w:sz w:val="20"/>
          <w:szCs w:val="20"/>
        </w:rPr>
        <w:tab/>
      </w:r>
      <w:r w:rsidR="00C41A27">
        <w:rPr>
          <w:rFonts w:cs="Times New Roman"/>
          <w:sz w:val="20"/>
          <w:szCs w:val="20"/>
        </w:rPr>
        <w:tab/>
        <w:t># Load the OTU table</w:t>
      </w:r>
    </w:p>
    <w:p w14:paraId="6E7212DD" w14:textId="39A820C4" w:rsidR="00C41A27" w:rsidRDefault="00C41A27" w:rsidP="00383CFF">
      <w:pPr>
        <w:spacing w:after="0" w:line="240" w:lineRule="auto"/>
        <w:jc w:val="both"/>
        <w:rPr>
          <w:rFonts w:cs="Times New Roman"/>
          <w:sz w:val="20"/>
          <w:szCs w:val="20"/>
        </w:rPr>
      </w:pPr>
    </w:p>
    <w:p w14:paraId="01FDE184" w14:textId="21E083C7" w:rsidR="00C41A27" w:rsidRDefault="00C41A27" w:rsidP="00383CFF">
      <w:pPr>
        <w:spacing w:after="0" w:line="240" w:lineRule="auto"/>
        <w:jc w:val="both"/>
        <w:rPr>
          <w:rFonts w:cs="Times New Roman"/>
          <w:sz w:val="20"/>
          <w:szCs w:val="20"/>
        </w:rPr>
      </w:pPr>
      <w:r>
        <w:rPr>
          <w:rFonts w:cs="Times New Roman"/>
          <w:sz w:val="20"/>
          <w:szCs w:val="20"/>
        </w:rPr>
        <w:t xml:space="preserve"># Write function to plot multiple years at once. </w:t>
      </w:r>
    </w:p>
    <w:p w14:paraId="536D52B5" w14:textId="5C3A4D9F" w:rsidR="00DC7A12" w:rsidRPr="002E7109" w:rsidRDefault="00DC7A12" w:rsidP="00383CFF">
      <w:pPr>
        <w:spacing w:after="0" w:line="240" w:lineRule="auto"/>
        <w:jc w:val="both"/>
        <w:rPr>
          <w:rFonts w:cs="Times New Roman"/>
          <w:sz w:val="20"/>
          <w:szCs w:val="20"/>
        </w:rPr>
      </w:pPr>
      <w:r w:rsidRPr="002E7109">
        <w:rPr>
          <w:rFonts w:cs="Times New Roman"/>
          <w:sz w:val="20"/>
          <w:szCs w:val="20"/>
        </w:rPr>
        <w:t>annual_trends &lt;- function(lake, otu){</w:t>
      </w:r>
    </w:p>
    <w:p w14:paraId="240AD9C6"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bog &lt;- bog_subset(lake, otu_table)</w:t>
      </w:r>
    </w:p>
    <w:p w14:paraId="4F51499C"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1 &lt;- year_subset("05", bog)</w:t>
      </w:r>
    </w:p>
    <w:p w14:paraId="7C81C6DA"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year_subset("07", bog)</w:t>
      </w:r>
    </w:p>
    <w:p w14:paraId="19B68997"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3 &lt;- year_subset("08", bog)</w:t>
      </w:r>
    </w:p>
    <w:p w14:paraId="0AC92B05"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year_subset("09", bog)</w:t>
      </w:r>
    </w:p>
    <w:p w14:paraId="62840507" w14:textId="477A370A" w:rsidR="00DC7A12"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369E4FFA" w14:textId="3ED6474F" w:rsidR="00C41A27" w:rsidRPr="002E7109" w:rsidRDefault="00C41A27" w:rsidP="00383CFF">
      <w:pPr>
        <w:spacing w:after="0" w:line="240" w:lineRule="auto"/>
        <w:jc w:val="both"/>
        <w:rPr>
          <w:rFonts w:cs="Times New Roman"/>
          <w:sz w:val="20"/>
          <w:szCs w:val="20"/>
        </w:rPr>
      </w:pPr>
      <w:r>
        <w:rPr>
          <w:rFonts w:cs="Times New Roman"/>
          <w:sz w:val="20"/>
          <w:szCs w:val="20"/>
        </w:rPr>
        <w:t># Since sites have different years sampled, these if statements identify which years are present</w:t>
      </w:r>
    </w:p>
    <w:p w14:paraId="7DC1CFCE" w14:textId="118BC7C3" w:rsidR="00DC7A12" w:rsidRDefault="00DC7A12" w:rsidP="00383CFF">
      <w:pPr>
        <w:spacing w:after="0" w:line="240" w:lineRule="auto"/>
        <w:jc w:val="both"/>
        <w:rPr>
          <w:rFonts w:cs="Times New Roman"/>
          <w:sz w:val="20"/>
          <w:szCs w:val="20"/>
        </w:rPr>
      </w:pPr>
      <w:r w:rsidRPr="002E7109">
        <w:rPr>
          <w:rFonts w:cs="Times New Roman"/>
          <w:sz w:val="20"/>
          <w:szCs w:val="20"/>
        </w:rPr>
        <w:t xml:space="preserve">  if(dim(year1)[2] &gt; 0){</w:t>
      </w:r>
    </w:p>
    <w:p w14:paraId="3A7B5058" w14:textId="1AFB50E5" w:rsidR="00C41A27" w:rsidRPr="002E7109" w:rsidRDefault="00C41A27" w:rsidP="00383CFF">
      <w:pPr>
        <w:spacing w:after="0" w:line="240" w:lineRule="auto"/>
        <w:jc w:val="both"/>
        <w:rPr>
          <w:rFonts w:cs="Times New Roman"/>
          <w:sz w:val="20"/>
          <w:szCs w:val="20"/>
        </w:rPr>
      </w:pPr>
      <w:r>
        <w:rPr>
          <w:rFonts w:cs="Times New Roman"/>
          <w:sz w:val="20"/>
          <w:szCs w:val="20"/>
        </w:rPr>
        <w:t xml:space="preserve">    # Once years present are identified, normalize and combine into a single table</w:t>
      </w:r>
    </w:p>
    <w:p w14:paraId="0F4E121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1 &lt;- zscore(year1)</w:t>
      </w:r>
    </w:p>
    <w:p w14:paraId="4119BB2D"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zscore(year2)</w:t>
      </w:r>
    </w:p>
    <w:p w14:paraId="132E829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3 &lt;- zscore(year3)</w:t>
      </w:r>
    </w:p>
    <w:p w14:paraId="7A55B5FF"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zscore(year4)</w:t>
      </w:r>
    </w:p>
    <w:p w14:paraId="4533E63B"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7314432B"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ztable &lt;- cbind(year1, year2, year3, year4)</w:t>
      </w:r>
    </w:p>
    <w:p w14:paraId="6B61AB60"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else if(dim(year1)[2] == 0 &amp; dim(year3)[2] &gt; 0){</w:t>
      </w:r>
    </w:p>
    <w:p w14:paraId="1CF86B4D"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zscore(year2)</w:t>
      </w:r>
    </w:p>
    <w:p w14:paraId="01393255"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3 &lt;- zscore(year3)</w:t>
      </w:r>
    </w:p>
    <w:p w14:paraId="0A4C93B1"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zscore(year4)</w:t>
      </w:r>
    </w:p>
    <w:p w14:paraId="36CA923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1459288F"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ztable &lt;- cbind(year2, year3, year4)</w:t>
      </w:r>
    </w:p>
    <w:p w14:paraId="3B75B171"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else if(dim(year1)[2] == 0 &amp; dim(year3)[2] == 0 &amp; dim(year4)[2] &gt; 0){</w:t>
      </w:r>
    </w:p>
    <w:p w14:paraId="2D251E6F"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zscore(year2)</w:t>
      </w:r>
    </w:p>
    <w:p w14:paraId="040D4EC3"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zscore(year4)</w:t>
      </w:r>
    </w:p>
    <w:p w14:paraId="0D93386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63E8802B"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ztable &lt;- cbind(year2, year4)</w:t>
      </w:r>
    </w:p>
    <w:p w14:paraId="6989D1E7"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else{</w:t>
      </w:r>
    </w:p>
    <w:p w14:paraId="6746746A"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ztable &lt;- zscore(year2)</w:t>
      </w:r>
    </w:p>
    <w:p w14:paraId="14ECFD1F" w14:textId="78B9303A" w:rsidR="00DC7A12"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737C26BD" w14:textId="5904A3F8" w:rsidR="00C41A27" w:rsidRPr="002E7109" w:rsidRDefault="00C41A27" w:rsidP="00383CFF">
      <w:pPr>
        <w:spacing w:after="0" w:line="240" w:lineRule="auto"/>
        <w:jc w:val="both"/>
        <w:rPr>
          <w:rFonts w:cs="Times New Roman"/>
          <w:sz w:val="20"/>
          <w:szCs w:val="20"/>
        </w:rPr>
      </w:pPr>
      <w:r>
        <w:rPr>
          <w:rFonts w:cs="Times New Roman"/>
          <w:sz w:val="20"/>
          <w:szCs w:val="20"/>
        </w:rPr>
        <w:t># Format the final table</w:t>
      </w:r>
    </w:p>
    <w:p w14:paraId="62B75657"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ztable &lt;- melt(ztable)</w:t>
      </w:r>
    </w:p>
    <w:p w14:paraId="2E783DC5"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ztable$Year &lt;- substr(ztable$Var2, start = 9, stop = 10)</w:t>
      </w:r>
    </w:p>
    <w:p w14:paraId="55E67333"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ztable$Day &lt;- format(extract_date(ztable$Var2), format = "%j")</w:t>
      </w:r>
    </w:p>
    <w:p w14:paraId="04DE540E" w14:textId="44602BBC" w:rsidR="00DC7A12"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387A9BEC" w14:textId="52543F3C" w:rsidR="00C41A27" w:rsidRPr="002E7109" w:rsidRDefault="00C41A27" w:rsidP="00383CFF">
      <w:pPr>
        <w:spacing w:after="0" w:line="240" w:lineRule="auto"/>
        <w:jc w:val="both"/>
        <w:rPr>
          <w:rFonts w:cs="Times New Roman"/>
          <w:sz w:val="20"/>
          <w:szCs w:val="20"/>
        </w:rPr>
      </w:pPr>
      <w:r>
        <w:rPr>
          <w:rFonts w:cs="Times New Roman"/>
          <w:sz w:val="20"/>
          <w:szCs w:val="20"/>
        </w:rPr>
        <w:t># Save the results for plotting</w:t>
      </w:r>
    </w:p>
    <w:p w14:paraId="604B5F79"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plot &lt;- ggplot(data = ztable[which(ztable$Var1 == otu), ], aes(x = Day, y = value, group = Year, color = Year)) + geom_point() + geom_line() + theme_bw() + labs(title = paste(lake, otu, sep = ": "))</w:t>
      </w:r>
    </w:p>
    <w:p w14:paraId="469A7C40"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return(plot)</w:t>
      </w:r>
    </w:p>
    <w:p w14:paraId="2F9D6E2E" w14:textId="69681E3C" w:rsidR="00DC7A12" w:rsidRDefault="00DC7A12" w:rsidP="00383CFF">
      <w:pPr>
        <w:spacing w:after="0" w:line="240" w:lineRule="auto"/>
        <w:jc w:val="both"/>
        <w:rPr>
          <w:rFonts w:cs="Times New Roman"/>
          <w:sz w:val="20"/>
          <w:szCs w:val="20"/>
        </w:rPr>
      </w:pPr>
      <w:r w:rsidRPr="002E7109">
        <w:rPr>
          <w:rFonts w:cs="Times New Roman"/>
          <w:sz w:val="20"/>
          <w:szCs w:val="20"/>
        </w:rPr>
        <w:t>}</w:t>
      </w:r>
    </w:p>
    <w:p w14:paraId="5A5CDF0D" w14:textId="77777777" w:rsidR="00C41A27" w:rsidRDefault="00C41A27" w:rsidP="00383CFF">
      <w:pPr>
        <w:spacing w:after="0" w:line="240" w:lineRule="auto"/>
        <w:jc w:val="both"/>
        <w:rPr>
          <w:rFonts w:cs="Times New Roman"/>
          <w:sz w:val="20"/>
          <w:szCs w:val="20"/>
        </w:rPr>
      </w:pPr>
    </w:p>
    <w:p w14:paraId="4598A6C3" w14:textId="4E087869" w:rsidR="00DC7A12" w:rsidRDefault="00DC7A12" w:rsidP="00383CFF">
      <w:pPr>
        <w:spacing w:after="0" w:line="240" w:lineRule="auto"/>
        <w:jc w:val="both"/>
        <w:rPr>
          <w:rFonts w:cs="Times New Roman"/>
          <w:sz w:val="20"/>
          <w:szCs w:val="20"/>
        </w:rPr>
      </w:pPr>
      <w:r>
        <w:rPr>
          <w:rFonts w:cs="Times New Roman"/>
          <w:sz w:val="20"/>
          <w:szCs w:val="20"/>
        </w:rPr>
        <w:t>#</w:t>
      </w:r>
      <w:r w:rsidR="00C41A27">
        <w:rPr>
          <w:rFonts w:cs="Times New Roman"/>
          <w:sz w:val="20"/>
          <w:szCs w:val="20"/>
        </w:rPr>
        <w:t xml:space="preserve"> </w:t>
      </w:r>
      <w:r>
        <w:rPr>
          <w:rFonts w:cs="Times New Roman"/>
          <w:sz w:val="20"/>
          <w:szCs w:val="20"/>
        </w:rPr>
        <w:t>Example Usage</w:t>
      </w:r>
      <w:r w:rsidR="00C41A27">
        <w:rPr>
          <w:rFonts w:cs="Times New Roman"/>
          <w:sz w:val="20"/>
          <w:szCs w:val="20"/>
        </w:rPr>
        <w:t xml:space="preserve"> – 3 letter site code includes 1</w:t>
      </w:r>
      <w:r w:rsidR="00C41A27" w:rsidRPr="00C41A27">
        <w:rPr>
          <w:rFonts w:cs="Times New Roman"/>
          <w:sz w:val="20"/>
          <w:szCs w:val="20"/>
          <w:vertAlign w:val="superscript"/>
        </w:rPr>
        <w:t>st</w:t>
      </w:r>
      <w:r w:rsidR="00C41A27">
        <w:rPr>
          <w:rFonts w:cs="Times New Roman"/>
          <w:sz w:val="20"/>
          <w:szCs w:val="20"/>
        </w:rPr>
        <w:t xml:space="preserve"> 2 for site (see Table 1) and letter 3 for layer (E = epilimnion, H = hypolimnion. OTU designation is case sensitive, and number must contain 4 digits.</w:t>
      </w:r>
    </w:p>
    <w:p w14:paraId="0C426EB2" w14:textId="77777777" w:rsidR="00DC7A12" w:rsidRDefault="00DC7A12" w:rsidP="00383CFF">
      <w:pPr>
        <w:spacing w:after="0" w:line="240" w:lineRule="auto"/>
        <w:jc w:val="both"/>
        <w:rPr>
          <w:rFonts w:cs="Times New Roman"/>
          <w:sz w:val="20"/>
          <w:szCs w:val="20"/>
        </w:rPr>
      </w:pPr>
      <w:r>
        <w:rPr>
          <w:rFonts w:cs="Times New Roman"/>
          <w:sz w:val="20"/>
          <w:szCs w:val="20"/>
        </w:rPr>
        <w:t>plot_this &lt;- annual_trends(“TBE”, “Otu0012”)</w:t>
      </w:r>
    </w:p>
    <w:p w14:paraId="6B9D4CB2" w14:textId="2A9EBD70" w:rsidR="00DC7A12" w:rsidRDefault="00DC7A12" w:rsidP="00383CFF">
      <w:pPr>
        <w:spacing w:after="0" w:line="240" w:lineRule="auto"/>
        <w:jc w:val="both"/>
        <w:rPr>
          <w:rFonts w:cs="Times New Roman"/>
          <w:sz w:val="20"/>
          <w:szCs w:val="20"/>
        </w:rPr>
      </w:pPr>
      <w:r>
        <w:rPr>
          <w:rFonts w:cs="Times New Roman"/>
          <w:sz w:val="20"/>
          <w:szCs w:val="20"/>
        </w:rPr>
        <w:t>plot_this</w:t>
      </w:r>
    </w:p>
    <w:p w14:paraId="26D62FE1" w14:textId="3B5E8C40" w:rsidR="00C41A27" w:rsidRDefault="00C41A27" w:rsidP="00383CFF">
      <w:pPr>
        <w:spacing w:after="0" w:line="240" w:lineRule="auto"/>
        <w:jc w:val="both"/>
        <w:rPr>
          <w:rFonts w:cs="Times New Roman"/>
          <w:sz w:val="20"/>
          <w:szCs w:val="20"/>
        </w:rPr>
      </w:pPr>
      <w:r>
        <w:rPr>
          <w:rFonts w:cs="Times New Roman"/>
          <w:sz w:val="20"/>
          <w:szCs w:val="20"/>
        </w:rPr>
        <w:t># You may get warning messages about points being removed. That means the OTU was not present in those points</w:t>
      </w:r>
    </w:p>
    <w:p w14:paraId="35373F61" w14:textId="4B127182" w:rsidR="00C41A27" w:rsidRPr="002E7109" w:rsidRDefault="00C41A27" w:rsidP="00383CFF">
      <w:pPr>
        <w:spacing w:after="0" w:line="240" w:lineRule="auto"/>
        <w:jc w:val="both"/>
        <w:rPr>
          <w:rFonts w:cs="Times New Roman"/>
          <w:sz w:val="20"/>
          <w:szCs w:val="20"/>
        </w:rPr>
      </w:pPr>
      <w:r>
        <w:rPr>
          <w:rFonts w:cs="Times New Roman"/>
          <w:sz w:val="20"/>
          <w:szCs w:val="20"/>
        </w:rPr>
        <w:t># If all points were removed and no plot is produeced, it was not present in that site</w:t>
      </w:r>
    </w:p>
    <w:p w14:paraId="0200A3FE" w14:textId="3EA7E96E" w:rsidR="00DC7A12" w:rsidRPr="00C41A27" w:rsidRDefault="00DC7A12" w:rsidP="00383CFF">
      <w:pPr>
        <w:spacing w:after="0" w:line="480" w:lineRule="auto"/>
        <w:jc w:val="both"/>
        <w:rPr>
          <w:rFonts w:cs="Times New Roman"/>
        </w:rPr>
      </w:pPr>
    </w:p>
    <w:p w14:paraId="28FB7447" w14:textId="75C79E9B" w:rsidR="00C41A27" w:rsidRDefault="00DC7A12" w:rsidP="00383CFF">
      <w:pPr>
        <w:spacing w:after="0" w:line="240" w:lineRule="auto"/>
        <w:jc w:val="both"/>
        <w:rPr>
          <w:rFonts w:cs="Times New Roman"/>
        </w:rPr>
      </w:pPr>
      <w:r>
        <w:rPr>
          <w:rFonts w:cs="Times New Roman"/>
          <w:b/>
        </w:rPr>
        <w:lastRenderedPageBreak/>
        <w:t>Figure S6</w:t>
      </w:r>
      <w:r w:rsidR="00385C5B" w:rsidRPr="00152BE5">
        <w:rPr>
          <w:rFonts w:cs="Times New Roman"/>
          <w:b/>
        </w:rPr>
        <w:t>. Rarefaction curves</w:t>
      </w:r>
      <w:r w:rsidR="00152BE5">
        <w:rPr>
          <w:rFonts w:cs="Times New Roman"/>
          <w:b/>
        </w:rPr>
        <w:t xml:space="preserve">. </w:t>
      </w:r>
      <w:r w:rsidR="00152BE5">
        <w:rPr>
          <w:rFonts w:cs="Times New Roman"/>
        </w:rPr>
        <w:t>Rarefaction curves generated by randomly ordering samples and counting the cumulative number of taxa show logarithmic rather than linear trends as the number of samples included increases. This suggests that we are beginning to exhaustively sample the community of bog lakes.</w:t>
      </w:r>
    </w:p>
    <w:p w14:paraId="2BBD604C" w14:textId="77777777" w:rsidR="00C41A27" w:rsidRDefault="00C41A27" w:rsidP="00383CFF">
      <w:pPr>
        <w:spacing w:after="0" w:line="480" w:lineRule="auto"/>
        <w:jc w:val="both"/>
        <w:rPr>
          <w:rFonts w:cs="Times New Roman"/>
          <w:noProof/>
        </w:rPr>
      </w:pPr>
    </w:p>
    <w:p w14:paraId="06F364E5" w14:textId="277E1A22" w:rsidR="00434CE4" w:rsidRDefault="00120811" w:rsidP="00383CFF">
      <w:pPr>
        <w:spacing w:after="0" w:line="480" w:lineRule="auto"/>
        <w:jc w:val="both"/>
        <w:rPr>
          <w:rFonts w:cs="Times New Roman"/>
        </w:rPr>
      </w:pPr>
      <w:r>
        <w:rPr>
          <w:rFonts w:cs="Times New Roman"/>
          <w:noProof/>
        </w:rPr>
        <w:drawing>
          <wp:inline distT="0" distB="0" distL="0" distR="0" wp14:anchorId="51FA0B6F" wp14:editId="161375FD">
            <wp:extent cx="5943600" cy="1981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S6.png"/>
                    <pic:cNvPicPr/>
                  </pic:nvPicPr>
                  <pic:blipFill>
                    <a:blip r:embed="rId18"/>
                    <a:stretch>
                      <a:fillRect/>
                    </a:stretch>
                  </pic:blipFill>
                  <pic:spPr>
                    <a:xfrm>
                      <a:off x="0" y="0"/>
                      <a:ext cx="5943600" cy="1981200"/>
                    </a:xfrm>
                    <a:prstGeom prst="rect">
                      <a:avLst/>
                    </a:prstGeom>
                  </pic:spPr>
                </pic:pic>
              </a:graphicData>
            </a:graphic>
          </wp:inline>
        </w:drawing>
      </w:r>
    </w:p>
    <w:p w14:paraId="6127EE10" w14:textId="5C1D2D2C" w:rsidR="002E7109" w:rsidRDefault="002E7109" w:rsidP="00383CFF">
      <w:pPr>
        <w:spacing w:after="0" w:line="480" w:lineRule="auto"/>
        <w:jc w:val="both"/>
        <w:rPr>
          <w:rFonts w:cs="Times New Roman"/>
        </w:rPr>
      </w:pPr>
    </w:p>
    <w:sectPr w:rsidR="002E7109" w:rsidSect="001B667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Nirmala UI Semilight">
    <w:altName w:val="Athelas Bold Italic"/>
    <w:panose1 w:val="020B0402040204020203"/>
    <w:charset w:val="00"/>
    <w:family w:val="swiss"/>
    <w:pitch w:val="variable"/>
    <w:sig w:usb0="80FF8023" w:usb1="0000004A" w:usb2="00000200" w:usb3="00000000" w:csb0="00000001" w:csb1="00000000"/>
  </w:font>
  <w:font w:name="Bell MT">
    <w:altName w:val="Times New Roman"/>
    <w:charset w:val="00"/>
    <w:family w:val="auto"/>
    <w:pitch w:val="variable"/>
    <w:sig w:usb0="00000003" w:usb1="00000000" w:usb2="00000000" w:usb3="00000000" w:csb0="00000001" w:csb1="00000000"/>
  </w:font>
  <w:font w:name="Ebrima">
    <w:altName w:val="Times New Roman"/>
    <w:panose1 w:val="02000000000000000000"/>
    <w:charset w:val="00"/>
    <w:family w:val="auto"/>
    <w:pitch w:val="variable"/>
    <w:sig w:usb0="A000005F" w:usb1="02000041" w:usb2="00000800" w:usb3="00000000" w:csb0="00000093"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56465D"/>
    <w:multiLevelType w:val="hybridMultilevel"/>
    <w:tmpl w:val="A17CA390"/>
    <w:lvl w:ilvl="0" w:tplc="5742056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6679"/>
    <w:rsid w:val="00003FF6"/>
    <w:rsid w:val="00004246"/>
    <w:rsid w:val="00025474"/>
    <w:rsid w:val="00053DFA"/>
    <w:rsid w:val="00075D98"/>
    <w:rsid w:val="0008666F"/>
    <w:rsid w:val="000C4725"/>
    <w:rsid w:val="000C77D4"/>
    <w:rsid w:val="00103BCA"/>
    <w:rsid w:val="001046F9"/>
    <w:rsid w:val="00120811"/>
    <w:rsid w:val="001504E8"/>
    <w:rsid w:val="00152BE5"/>
    <w:rsid w:val="00177611"/>
    <w:rsid w:val="00184E65"/>
    <w:rsid w:val="001A4EFF"/>
    <w:rsid w:val="001A706E"/>
    <w:rsid w:val="001B6679"/>
    <w:rsid w:val="001D1348"/>
    <w:rsid w:val="001D40CD"/>
    <w:rsid w:val="001E66FB"/>
    <w:rsid w:val="001F1D37"/>
    <w:rsid w:val="0021185D"/>
    <w:rsid w:val="00217481"/>
    <w:rsid w:val="00230FF6"/>
    <w:rsid w:val="00261E0A"/>
    <w:rsid w:val="002E7109"/>
    <w:rsid w:val="002F1C22"/>
    <w:rsid w:val="0033104B"/>
    <w:rsid w:val="00351011"/>
    <w:rsid w:val="0035214D"/>
    <w:rsid w:val="00375D91"/>
    <w:rsid w:val="00383CFF"/>
    <w:rsid w:val="00385C5B"/>
    <w:rsid w:val="003A5924"/>
    <w:rsid w:val="003D3F6B"/>
    <w:rsid w:val="003E73A5"/>
    <w:rsid w:val="00400C71"/>
    <w:rsid w:val="00415F71"/>
    <w:rsid w:val="00434CE4"/>
    <w:rsid w:val="00437869"/>
    <w:rsid w:val="00443C67"/>
    <w:rsid w:val="004715CA"/>
    <w:rsid w:val="00474A6E"/>
    <w:rsid w:val="00475922"/>
    <w:rsid w:val="004A6171"/>
    <w:rsid w:val="004A7AF5"/>
    <w:rsid w:val="004B6FB8"/>
    <w:rsid w:val="005245FD"/>
    <w:rsid w:val="00527343"/>
    <w:rsid w:val="00594EA6"/>
    <w:rsid w:val="005B2AD4"/>
    <w:rsid w:val="005C1E48"/>
    <w:rsid w:val="005C4246"/>
    <w:rsid w:val="00603D46"/>
    <w:rsid w:val="00604088"/>
    <w:rsid w:val="006139B4"/>
    <w:rsid w:val="00652CD8"/>
    <w:rsid w:val="00670B1B"/>
    <w:rsid w:val="00673323"/>
    <w:rsid w:val="006861A9"/>
    <w:rsid w:val="00692CC9"/>
    <w:rsid w:val="006B2F4E"/>
    <w:rsid w:val="006F4646"/>
    <w:rsid w:val="0072376A"/>
    <w:rsid w:val="0074058E"/>
    <w:rsid w:val="00753496"/>
    <w:rsid w:val="00763929"/>
    <w:rsid w:val="007655CF"/>
    <w:rsid w:val="00774C08"/>
    <w:rsid w:val="00794ED0"/>
    <w:rsid w:val="007C1459"/>
    <w:rsid w:val="00813763"/>
    <w:rsid w:val="00830ACD"/>
    <w:rsid w:val="008311BE"/>
    <w:rsid w:val="00835F08"/>
    <w:rsid w:val="008532A6"/>
    <w:rsid w:val="00863976"/>
    <w:rsid w:val="008E5CB5"/>
    <w:rsid w:val="00913A4E"/>
    <w:rsid w:val="0098316F"/>
    <w:rsid w:val="009B7954"/>
    <w:rsid w:val="009D2487"/>
    <w:rsid w:val="009F1636"/>
    <w:rsid w:val="009F6A15"/>
    <w:rsid w:val="00A40FC4"/>
    <w:rsid w:val="00A77E51"/>
    <w:rsid w:val="00AC3D4B"/>
    <w:rsid w:val="00AE4FD7"/>
    <w:rsid w:val="00AF29A1"/>
    <w:rsid w:val="00AF4C53"/>
    <w:rsid w:val="00B51DBA"/>
    <w:rsid w:val="00B56382"/>
    <w:rsid w:val="00B77D0D"/>
    <w:rsid w:val="00B819B1"/>
    <w:rsid w:val="00BC3410"/>
    <w:rsid w:val="00BD30A9"/>
    <w:rsid w:val="00BF1911"/>
    <w:rsid w:val="00BF468C"/>
    <w:rsid w:val="00BF513F"/>
    <w:rsid w:val="00C33BCD"/>
    <w:rsid w:val="00C41A27"/>
    <w:rsid w:val="00C6076A"/>
    <w:rsid w:val="00C66B3F"/>
    <w:rsid w:val="00C8344B"/>
    <w:rsid w:val="00C91FE3"/>
    <w:rsid w:val="00CA5846"/>
    <w:rsid w:val="00CD244E"/>
    <w:rsid w:val="00CE776A"/>
    <w:rsid w:val="00CF3424"/>
    <w:rsid w:val="00D23D90"/>
    <w:rsid w:val="00D61773"/>
    <w:rsid w:val="00DC7A12"/>
    <w:rsid w:val="00DD7644"/>
    <w:rsid w:val="00E07062"/>
    <w:rsid w:val="00E738AA"/>
    <w:rsid w:val="00E82ACD"/>
    <w:rsid w:val="00EC17F5"/>
    <w:rsid w:val="00EC28F0"/>
    <w:rsid w:val="00EC6335"/>
    <w:rsid w:val="00ED1AA6"/>
    <w:rsid w:val="00ED5157"/>
    <w:rsid w:val="00ED5E43"/>
    <w:rsid w:val="00EE703B"/>
    <w:rsid w:val="00F40896"/>
    <w:rsid w:val="00F513F6"/>
    <w:rsid w:val="00F96203"/>
    <w:rsid w:val="00F97B51"/>
    <w:rsid w:val="00FB1545"/>
    <w:rsid w:val="00FC6A58"/>
    <w:rsid w:val="00FF05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ED6857"/>
  <w15:docId w15:val="{31B967CB-FC3B-4EE6-A5A9-C6D2DECEBC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6679"/>
    <w:rPr>
      <w:rFonts w:ascii="Times New Roman" w:hAnsi="Times New Roman"/>
      <w:sz w:val="24"/>
    </w:rPr>
  </w:style>
  <w:style w:type="paragraph" w:styleId="Heading1">
    <w:name w:val="heading 1"/>
    <w:basedOn w:val="Normal"/>
    <w:next w:val="Normal"/>
    <w:link w:val="Heading1Char"/>
    <w:uiPriority w:val="9"/>
    <w:qFormat/>
    <w:rsid w:val="001B6679"/>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E738AA"/>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6679"/>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E738AA"/>
    <w:rPr>
      <w:rFonts w:ascii="Times New Roman" w:eastAsiaTheme="majorEastAsia" w:hAnsi="Times New Roman" w:cstheme="majorBidi"/>
      <w:b/>
      <w:sz w:val="24"/>
      <w:szCs w:val="26"/>
    </w:rPr>
  </w:style>
  <w:style w:type="character" w:styleId="LineNumber">
    <w:name w:val="line number"/>
    <w:basedOn w:val="DefaultParagraphFont"/>
    <w:uiPriority w:val="99"/>
    <w:semiHidden/>
    <w:unhideWhenUsed/>
    <w:rsid w:val="001B6679"/>
  </w:style>
  <w:style w:type="table" w:customStyle="1" w:styleId="PlainTable11">
    <w:name w:val="Plain Table 11"/>
    <w:basedOn w:val="TableNormal"/>
    <w:uiPriority w:val="41"/>
    <w:rsid w:val="001B667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anuscriptText">
    <w:name w:val="ManuscriptText"/>
    <w:basedOn w:val="BodyText"/>
    <w:qFormat/>
    <w:rsid w:val="00E738AA"/>
    <w:pPr>
      <w:widowControl w:val="0"/>
      <w:suppressAutoHyphens/>
      <w:autoSpaceDE w:val="0"/>
      <w:autoSpaceDN w:val="0"/>
      <w:adjustRightInd w:val="0"/>
      <w:spacing w:after="0" w:line="480" w:lineRule="auto"/>
      <w:ind w:firstLine="720"/>
      <w:jc w:val="both"/>
    </w:pPr>
    <w:rPr>
      <w:rFonts w:eastAsia="Times New Roman" w:cs="Times New Roman"/>
      <w:kern w:val="1"/>
      <w:szCs w:val="24"/>
      <w:lang w:eastAsia="hi-IN" w:bidi="hi-IN"/>
    </w:rPr>
  </w:style>
  <w:style w:type="paragraph" w:styleId="BodyText">
    <w:name w:val="Body Text"/>
    <w:basedOn w:val="Normal"/>
    <w:link w:val="BodyTextChar"/>
    <w:uiPriority w:val="99"/>
    <w:semiHidden/>
    <w:unhideWhenUsed/>
    <w:rsid w:val="00E738AA"/>
    <w:pPr>
      <w:spacing w:after="120"/>
    </w:pPr>
  </w:style>
  <w:style w:type="character" w:customStyle="1" w:styleId="BodyTextChar">
    <w:name w:val="Body Text Char"/>
    <w:basedOn w:val="DefaultParagraphFont"/>
    <w:link w:val="BodyText"/>
    <w:uiPriority w:val="99"/>
    <w:semiHidden/>
    <w:rsid w:val="00E738AA"/>
    <w:rPr>
      <w:rFonts w:ascii="Times New Roman" w:hAnsi="Times New Roman"/>
      <w:sz w:val="24"/>
    </w:rPr>
  </w:style>
  <w:style w:type="character" w:styleId="CommentReference">
    <w:name w:val="annotation reference"/>
    <w:basedOn w:val="DefaultParagraphFont"/>
    <w:uiPriority w:val="99"/>
    <w:semiHidden/>
    <w:unhideWhenUsed/>
    <w:rsid w:val="00FC6A58"/>
    <w:rPr>
      <w:sz w:val="16"/>
      <w:szCs w:val="16"/>
    </w:rPr>
  </w:style>
  <w:style w:type="paragraph" w:styleId="CommentText">
    <w:name w:val="annotation text"/>
    <w:basedOn w:val="Normal"/>
    <w:link w:val="CommentTextChar"/>
    <w:uiPriority w:val="99"/>
    <w:semiHidden/>
    <w:unhideWhenUsed/>
    <w:rsid w:val="00FC6A58"/>
    <w:pPr>
      <w:spacing w:line="240" w:lineRule="auto"/>
    </w:pPr>
    <w:rPr>
      <w:sz w:val="20"/>
      <w:szCs w:val="20"/>
    </w:rPr>
  </w:style>
  <w:style w:type="character" w:customStyle="1" w:styleId="CommentTextChar">
    <w:name w:val="Comment Text Char"/>
    <w:basedOn w:val="DefaultParagraphFont"/>
    <w:link w:val="CommentText"/>
    <w:uiPriority w:val="99"/>
    <w:semiHidden/>
    <w:rsid w:val="00FC6A5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C6A58"/>
    <w:rPr>
      <w:b/>
      <w:bCs/>
    </w:rPr>
  </w:style>
  <w:style w:type="character" w:customStyle="1" w:styleId="CommentSubjectChar">
    <w:name w:val="Comment Subject Char"/>
    <w:basedOn w:val="CommentTextChar"/>
    <w:link w:val="CommentSubject"/>
    <w:uiPriority w:val="99"/>
    <w:semiHidden/>
    <w:rsid w:val="00FC6A58"/>
    <w:rPr>
      <w:rFonts w:ascii="Times New Roman" w:hAnsi="Times New Roman"/>
      <w:b/>
      <w:bCs/>
      <w:sz w:val="20"/>
      <w:szCs w:val="20"/>
    </w:rPr>
  </w:style>
  <w:style w:type="paragraph" w:styleId="BalloonText">
    <w:name w:val="Balloon Text"/>
    <w:basedOn w:val="Normal"/>
    <w:link w:val="BalloonTextChar"/>
    <w:uiPriority w:val="99"/>
    <w:semiHidden/>
    <w:unhideWhenUsed/>
    <w:rsid w:val="00FC6A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6A58"/>
    <w:rPr>
      <w:rFonts w:ascii="Segoe UI" w:hAnsi="Segoe UI" w:cs="Segoe UI"/>
      <w:sz w:val="18"/>
      <w:szCs w:val="18"/>
    </w:rPr>
  </w:style>
  <w:style w:type="table" w:styleId="TableGrid">
    <w:name w:val="Table Grid"/>
    <w:basedOn w:val="TableNormal"/>
    <w:uiPriority w:val="39"/>
    <w:rsid w:val="002F1C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99"/>
    <w:rsid w:val="002F1C2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230FF6"/>
    <w:pPr>
      <w:ind w:left="720"/>
      <w:contextualSpacing/>
    </w:pPr>
  </w:style>
  <w:style w:type="character" w:styleId="Hyperlink">
    <w:name w:val="Hyperlink"/>
    <w:basedOn w:val="DefaultParagraphFont"/>
    <w:uiPriority w:val="99"/>
    <w:unhideWhenUsed/>
    <w:rsid w:val="006F4646"/>
    <w:rPr>
      <w:color w:val="0563C1" w:themeColor="hyperlink"/>
      <w:u w:val="single"/>
    </w:rPr>
  </w:style>
  <w:style w:type="paragraph" w:styleId="Title">
    <w:name w:val="Title"/>
    <w:basedOn w:val="Normal"/>
    <w:next w:val="Normal"/>
    <w:link w:val="TitleChar"/>
    <w:uiPriority w:val="10"/>
    <w:qFormat/>
    <w:rsid w:val="006F464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4646"/>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github.com/McMahonLab/16STaxAss" TargetMode="External"/><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github.com/biocore/deblur" TargetMode="External"/><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E1DDF8-D88F-4E0D-8060-B70B131297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29199</Words>
  <Characters>166436</Characters>
  <Application>Microsoft Office Word</Application>
  <DocSecurity>0</DocSecurity>
  <Lines>1386</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2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andra Linz</cp:lastModifiedBy>
  <cp:revision>2</cp:revision>
  <dcterms:created xsi:type="dcterms:W3CDTF">2017-02-17T21:35:00Z</dcterms:created>
  <dcterms:modified xsi:type="dcterms:W3CDTF">2017-02-17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linz16@gmail.com@www.mendeley.com</vt:lpwstr>
  </property>
  <property fmtid="{D5CDD505-2E9C-101B-9397-08002B2CF9AE}" pid="4" name="Mendeley Citation Style_1">
    <vt:lpwstr>http://www.zotero.org/styles/american-society-for-micro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